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2E2D93F1"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0400" behindDoc="0" locked="0" layoutInCell="1" allowOverlap="1" wp14:anchorId="1440939D" wp14:editId="4742D47E">
                <wp:simplePos x="0" y="0"/>
                <wp:positionH relativeFrom="column">
                  <wp:posOffset>5320665</wp:posOffset>
                </wp:positionH>
                <wp:positionV relativeFrom="paragraph">
                  <wp:posOffset>234315</wp:posOffset>
                </wp:positionV>
                <wp:extent cx="1014095" cy="790575"/>
                <wp:effectExtent l="2857500" t="0" r="14605" b="28575"/>
                <wp:wrapNone/>
                <wp:docPr id="5" name="Callout: Line 5"/>
                <wp:cNvGraphicFramePr/>
                <a:graphic xmlns:a="http://schemas.openxmlformats.org/drawingml/2006/main">
                  <a:graphicData uri="http://schemas.microsoft.com/office/word/2010/wordprocessingShape">
                    <wps:wsp>
                      <wps:cNvSpPr/>
                      <wps:spPr>
                        <a:xfrm>
                          <a:off x="0" y="0"/>
                          <a:ext cx="1014095" cy="790575"/>
                        </a:xfrm>
                        <a:prstGeom prst="borderCallout1">
                          <a:avLst>
                            <a:gd name="adj1" fmla="val 45162"/>
                            <a:gd name="adj2" fmla="val -686"/>
                            <a:gd name="adj3" fmla="val 20467"/>
                            <a:gd name="adj4" fmla="val -282431"/>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CE46EA" w:rsidRDefault="00CE46EA" w:rsidP="00E768EF">
                            <w:pPr>
                              <w:spacing w:line="240" w:lineRule="auto"/>
                              <w:jc w:val="center"/>
                              <w:rPr>
                                <w:sz w:val="16"/>
                                <w:szCs w:val="16"/>
                              </w:rPr>
                            </w:pPr>
                            <w:r>
                              <w:rPr>
                                <w:sz w:val="16"/>
                                <w:szCs w:val="16"/>
                              </w:rPr>
                              <w:t>Font Times New Roman 14-16</w:t>
                            </w:r>
                          </w:p>
                          <w:p w14:paraId="411E146F" w14:textId="4F617A49" w:rsidR="00CE46EA" w:rsidRPr="000E0460" w:rsidRDefault="00CE46EA" w:rsidP="00E768EF">
                            <w:pPr>
                              <w:spacing w:line="240" w:lineRule="auto"/>
                              <w:jc w:val="center"/>
                              <w:rPr>
                                <w:sz w:val="16"/>
                                <w:szCs w:val="16"/>
                              </w:rPr>
                            </w:pPr>
                            <w:r>
                              <w:rPr>
                                <w:sz w:val="16"/>
                                <w:szCs w:val="16"/>
                              </w:rPr>
                              <w:t xml:space="preserve">Spasi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2.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" adj="-61005,4421,-148,9755" filled="f" strokecolor="red" strokeweight=".25pt">
                <v:textbox>
                  <w:txbxContent>
                    <w:p w14:paraId="0A1AA88F" w14:textId="78A04C69" w:rsidR="00CE46EA" w:rsidRDefault="00CE46EA" w:rsidP="00E768EF">
                      <w:pPr>
                        <w:spacing w:line="240" w:lineRule="auto"/>
                        <w:jc w:val="center"/>
                        <w:rPr>
                          <w:sz w:val="16"/>
                          <w:szCs w:val="16"/>
                        </w:rPr>
                      </w:pPr>
                      <w:r>
                        <w:rPr>
                          <w:sz w:val="16"/>
                          <w:szCs w:val="16"/>
                        </w:rPr>
                        <w:t>Font Times New Roman 14-16</w:t>
                      </w:r>
                    </w:p>
                    <w:p w14:paraId="411E146F" w14:textId="4F617A49" w:rsidR="00CE46EA" w:rsidRPr="000E0460" w:rsidRDefault="00CE46EA"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CE46EA" w:rsidRDefault="00CE46EA" w:rsidP="00E768EF">
                            <w:pPr>
                              <w:spacing w:line="240" w:lineRule="auto"/>
                              <w:jc w:val="center"/>
                              <w:rPr>
                                <w:sz w:val="16"/>
                                <w:szCs w:val="16"/>
                              </w:rPr>
                            </w:pPr>
                            <w:r>
                              <w:rPr>
                                <w:sz w:val="16"/>
                                <w:szCs w:val="16"/>
                              </w:rPr>
                              <w:t>Logo UNISM Sesuai warna,</w:t>
                            </w:r>
                          </w:p>
                          <w:p w14:paraId="7C6D068C" w14:textId="15867402" w:rsidR="00CE46EA" w:rsidRDefault="00CE46EA" w:rsidP="00E768EF">
                            <w:pPr>
                              <w:spacing w:line="240" w:lineRule="auto"/>
                              <w:jc w:val="center"/>
                              <w:rPr>
                                <w:sz w:val="16"/>
                                <w:szCs w:val="16"/>
                              </w:rPr>
                            </w:pPr>
                            <w:r>
                              <w:rPr>
                                <w:sz w:val="16"/>
                                <w:szCs w:val="16"/>
                              </w:rPr>
                              <w:t>Size 4cmx4cm, 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CE46EA" w:rsidRDefault="00CE46EA"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CE46EA" w:rsidRDefault="00CE46EA"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CE46EA" w:rsidRPr="008B6E37" w:rsidRDefault="00CE46EA"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CE46EA" w:rsidRPr="008B6E37" w:rsidRDefault="00CE46EA"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436231ED" w:rsidR="00AC37FF" w:rsidRPr="005D5714" w:rsidRDefault="00DB51EC" w:rsidP="00996762">
      <w:pPr>
        <w:pStyle w:val="NoSpacing"/>
      </w:pPr>
      <w:r>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5840E597" w:rsidR="006E6340" w:rsidRDefault="00AC37FF" w:rsidP="00996762">
      <w:pPr>
        <w:pStyle w:val="NoSpacing"/>
        <w:rPr>
          <w:b w:val="0"/>
          <w:bCs/>
        </w:rPr>
      </w:pPr>
      <w:r w:rsidRPr="00980D20">
        <w:rPr>
          <w:b w:val="0"/>
          <w:bCs/>
        </w:rPr>
        <w:t xml:space="preserve">Untuk Memenuhi Salah Satu Syarat </w:t>
      </w:r>
      <w:r w:rsidR="00611F23">
        <w:rPr>
          <w:b w:val="0"/>
          <w:bCs/>
        </w:rPr>
        <w:t>M</w:t>
      </w:r>
      <w:r w:rsidRPr="00980D20">
        <w:rPr>
          <w:b w:val="0"/>
          <w:bCs/>
        </w:rPr>
        <w:t xml:space="preserve">emperoleh </w:t>
      </w:r>
      <w:r w:rsidRPr="005D5714">
        <w:rPr>
          <w:b w:val="0"/>
          <w:bCs/>
        </w:rPr>
        <w:t>Gelar</w:t>
      </w:r>
    </w:p>
    <w:p w14:paraId="6C708F85" w14:textId="6406EC59" w:rsidR="00AC37FF" w:rsidRPr="00E430E4" w:rsidRDefault="00DB51EC" w:rsidP="00996762">
      <w:pPr>
        <w:pStyle w:val="NoSpacing"/>
        <w:rPr>
          <w:b w:val="0"/>
          <w:bCs/>
          <w:color w:val="0070C0"/>
        </w:rPr>
      </w:pPr>
      <w:r>
        <w:rPr>
          <w:b w:val="0"/>
          <w:bCs/>
        </w:rPr>
        <w:t xml:space="preserve">Sarjana </w:t>
      </w:r>
      <w:r w:rsidR="00E517AE">
        <w:rPr>
          <w:b w:val="0"/>
          <w:bCs/>
        </w:rPr>
        <w:t>Kebidanan</w:t>
      </w:r>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816267"/>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CE46EA" w:rsidRPr="00277EBB" w:rsidRDefault="00CE46EA"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CE46EA" w:rsidRPr="00277EBB" w:rsidRDefault="00CE46EA"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r w:rsidR="00980D20">
        <w:t>Anjaya Kesemi</w:t>
      </w:r>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7856B13A" w14:textId="30D9F309" w:rsidR="00E517AE" w:rsidRDefault="00E517AE" w:rsidP="00996762">
      <w:pPr>
        <w:jc w:val="center"/>
        <w:rPr>
          <w:sz w:val="2"/>
          <w:szCs w:val="2"/>
        </w:rPr>
      </w:pPr>
    </w:p>
    <w:p w14:paraId="344D6894" w14:textId="77777777" w:rsidR="00E517AE" w:rsidRDefault="00E517AE"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2A881293" w14:textId="77777777" w:rsidR="00E517AE"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CE46EA" w:rsidRDefault="00CE46EA"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CE46EA" w:rsidRDefault="00CE46EA"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DB51EC">
        <w:t xml:space="preserve">SARJANA </w:t>
      </w:r>
      <w:r w:rsidR="00E517AE">
        <w:t>KEBIDANAN</w:t>
      </w:r>
    </w:p>
    <w:p w14:paraId="3FF0DA05" w14:textId="3EF7DCBC" w:rsidR="00D45409" w:rsidRPr="00EF0229" w:rsidRDefault="00E517AE" w:rsidP="00996762">
      <w:pPr>
        <w:pStyle w:val="NoSpacing"/>
        <w:rPr>
          <w:lang w:val="id-ID"/>
        </w:rPr>
      </w:pPr>
      <w:r>
        <w:t>JURUSAN KEBIDANAN</w:t>
      </w:r>
      <w:r w:rsidR="005A25F1">
        <w:br/>
      </w:r>
      <w:r w:rsidR="00D45409"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8816268"/>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CE46EA" w:rsidRDefault="00CE46EA" w:rsidP="00E46C9E">
                            <w:pPr>
                              <w:spacing w:line="240" w:lineRule="auto"/>
                              <w:jc w:val="center"/>
                              <w:rPr>
                                <w:sz w:val="16"/>
                                <w:szCs w:val="16"/>
                              </w:rPr>
                            </w:pPr>
                            <w:r>
                              <w:rPr>
                                <w:sz w:val="16"/>
                                <w:szCs w:val="16"/>
                              </w:rPr>
                              <w:t>Font TNR 14-16</w:t>
                            </w:r>
                          </w:p>
                          <w:p w14:paraId="453C69C1" w14:textId="77777777" w:rsidR="00CE46EA" w:rsidRDefault="00CE46EA" w:rsidP="00E46C9E">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CE46EA" w:rsidRDefault="00CE46EA" w:rsidP="00E46C9E">
                      <w:pPr>
                        <w:spacing w:line="240" w:lineRule="auto"/>
                        <w:jc w:val="center"/>
                        <w:rPr>
                          <w:sz w:val="16"/>
                          <w:szCs w:val="16"/>
                        </w:rPr>
                      </w:pPr>
                      <w:r>
                        <w:rPr>
                          <w:sz w:val="16"/>
                          <w:szCs w:val="16"/>
                        </w:rPr>
                        <w:t>Font TNR 14-16</w:t>
                      </w:r>
                    </w:p>
                    <w:p w14:paraId="453C69C1" w14:textId="77777777" w:rsidR="00CE46EA" w:rsidRDefault="00CE46EA"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43C5B3F6"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13B5870C">
                <wp:simplePos x="0" y="0"/>
                <wp:positionH relativeFrom="column">
                  <wp:posOffset>5262773</wp:posOffset>
                </wp:positionH>
                <wp:positionV relativeFrom="paragraph">
                  <wp:posOffset>76786</wp:posOffset>
                </wp:positionV>
                <wp:extent cx="1014095" cy="640715"/>
                <wp:effectExtent l="207645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5878"/>
                            <a:gd name="adj4" fmla="val -20410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CE46EA" w:rsidRDefault="00CE46EA" w:rsidP="00E430E4">
                            <w:pPr>
                              <w:spacing w:line="240" w:lineRule="auto"/>
                              <w:jc w:val="center"/>
                              <w:rPr>
                                <w:sz w:val="16"/>
                                <w:szCs w:val="16"/>
                              </w:rPr>
                            </w:pPr>
                            <w:r>
                              <w:rPr>
                                <w:sz w:val="16"/>
                                <w:szCs w:val="16"/>
                              </w:rPr>
                              <w:t>Font TNR 14</w:t>
                            </w:r>
                          </w:p>
                          <w:p w14:paraId="3E7D586B" w14:textId="23F0EC3A" w:rsidR="00CE46EA" w:rsidRDefault="00CE46EA"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E46EA" w:rsidRPr="00CB25B8" w:rsidRDefault="00CE46EA" w:rsidP="00E430E4">
                            <w:pPr>
                              <w:spacing w:line="240" w:lineRule="auto"/>
                              <w:jc w:val="center"/>
                              <w:rPr>
                                <w:sz w:val="16"/>
                                <w:szCs w:val="16"/>
                              </w:rPr>
                            </w:pPr>
                            <w:r w:rsidRPr="00CB25B8">
                              <w:rPr>
                                <w:sz w:val="16"/>
                                <w:szCs w:val="16"/>
                              </w:rPr>
                              <w:t>Posisi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4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" adj="-44086,1270,-148,9755" filled="f" strokecolor="red" strokeweight=".25pt">
                <v:textbox>
                  <w:txbxContent>
                    <w:p w14:paraId="7986ABE5" w14:textId="4A2F12DC" w:rsidR="00CE46EA" w:rsidRDefault="00CE46EA" w:rsidP="00E430E4">
                      <w:pPr>
                        <w:spacing w:line="240" w:lineRule="auto"/>
                        <w:jc w:val="center"/>
                        <w:rPr>
                          <w:sz w:val="16"/>
                          <w:szCs w:val="16"/>
                        </w:rPr>
                      </w:pPr>
                      <w:r>
                        <w:rPr>
                          <w:sz w:val="16"/>
                          <w:szCs w:val="16"/>
                        </w:rPr>
                        <w:t>Font TNR 14</w:t>
                      </w:r>
                    </w:p>
                    <w:p w14:paraId="3E7D586B" w14:textId="23F0EC3A" w:rsidR="00CE46EA" w:rsidRDefault="00CE46EA"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CE46EA" w:rsidRPr="00CB25B8" w:rsidRDefault="00CE46EA"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9B3456">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7284612D" w14:textId="77777777" w:rsidR="001D14AF"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1D14AF">
        <w:rPr>
          <w:sz w:val="28"/>
          <w:szCs w:val="28"/>
          <w:lang w:val="fi-FI"/>
        </w:rPr>
        <w:t xml:space="preserve"> Skripsi</w:t>
      </w:r>
    </w:p>
    <w:p w14:paraId="274E5068" w14:textId="2DDF81D4"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CE46EA">
        <w:trPr>
          <w:trHeight w:val="454"/>
          <w:jc w:val="center"/>
        </w:trPr>
        <w:tc>
          <w:tcPr>
            <w:tcW w:w="4025" w:type="dxa"/>
          </w:tcPr>
          <w:p w14:paraId="61ED8DE9" w14:textId="77777777" w:rsidR="00A41324" w:rsidRPr="00922233" w:rsidRDefault="00A41324" w:rsidP="00922233">
            <w:pPr>
              <w:spacing w:line="240" w:lineRule="auto"/>
              <w:jc w:val="center"/>
              <w:rPr>
                <w:b/>
                <w:bCs/>
              </w:rPr>
            </w:pPr>
            <w:r w:rsidRPr="00922233">
              <w:rPr>
                <w:b/>
                <w:bCs/>
              </w:rPr>
              <w:t>Pembimbing I</w:t>
            </w:r>
          </w:p>
        </w:tc>
        <w:tc>
          <w:tcPr>
            <w:tcW w:w="4025" w:type="dxa"/>
          </w:tcPr>
          <w:p w14:paraId="716A166F" w14:textId="77777777" w:rsidR="00A41324" w:rsidRPr="00922233" w:rsidRDefault="00A41324" w:rsidP="00922233">
            <w:pPr>
              <w:spacing w:line="240" w:lineRule="auto"/>
              <w:jc w:val="center"/>
              <w:rPr>
                <w:b/>
                <w:bCs/>
              </w:rPr>
            </w:pPr>
            <w:r w:rsidRPr="00922233">
              <w:rPr>
                <w:b/>
                <w:bCs/>
              </w:rPr>
              <w:t>Pembimbing II</w:t>
            </w:r>
          </w:p>
        </w:tc>
      </w:tr>
      <w:tr w:rsidR="00A41324" w14:paraId="0AB32134" w14:textId="77777777" w:rsidTr="00CE46EA">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CE46EA">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r w:rsidRPr="00FD36C3">
              <w:rPr>
                <w:b/>
                <w:bCs/>
                <w:highlight w:val="yellow"/>
                <w:u w:val="single"/>
              </w:rPr>
              <w:t>Nama dan Gelar</w:t>
            </w:r>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r w:rsidRPr="00FD36C3">
              <w:rPr>
                <w:b/>
                <w:bCs/>
                <w:highlight w:val="yellow"/>
                <w:u w:val="single"/>
              </w:rPr>
              <w:t>Nama dan Gelar</w:t>
            </w:r>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8816269"/>
      <w:r w:rsidRPr="0094778F">
        <w:rPr>
          <w:szCs w:val="28"/>
        </w:rPr>
        <w:lastRenderedPageBreak/>
        <w:t>HALAMAN PENGESAHAN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CE46EA" w:rsidRDefault="00CE46EA" w:rsidP="00C56EC7">
                            <w:pPr>
                              <w:spacing w:line="240" w:lineRule="auto"/>
                              <w:jc w:val="center"/>
                              <w:rPr>
                                <w:sz w:val="16"/>
                                <w:szCs w:val="16"/>
                              </w:rPr>
                            </w:pPr>
                            <w:r>
                              <w:rPr>
                                <w:sz w:val="16"/>
                                <w:szCs w:val="16"/>
                              </w:rPr>
                              <w:t>Font TNR 14-16</w:t>
                            </w:r>
                          </w:p>
                          <w:p w14:paraId="79EE5182" w14:textId="77777777" w:rsidR="00CE46EA" w:rsidRDefault="00CE46EA" w:rsidP="00C56EC7">
                            <w:pPr>
                              <w:spacing w:line="240" w:lineRule="auto"/>
                              <w:jc w:val="center"/>
                              <w:rPr>
                                <w:sz w:val="16"/>
                                <w:szCs w:val="16"/>
                              </w:rPr>
                            </w:pPr>
                            <w:r>
                              <w:rPr>
                                <w:sz w:val="16"/>
                                <w:szCs w:val="16"/>
                              </w:rPr>
                              <w:t xml:space="preserve">Spasi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CE46EA" w:rsidRDefault="00CE46EA" w:rsidP="00C56EC7">
                      <w:pPr>
                        <w:spacing w:line="240" w:lineRule="auto"/>
                        <w:jc w:val="center"/>
                        <w:rPr>
                          <w:sz w:val="16"/>
                          <w:szCs w:val="16"/>
                        </w:rPr>
                      </w:pPr>
                      <w:r>
                        <w:rPr>
                          <w:sz w:val="16"/>
                          <w:szCs w:val="16"/>
                        </w:rPr>
                        <w:t>Font TNR 14-16</w:t>
                      </w:r>
                    </w:p>
                    <w:p w14:paraId="79EE5182" w14:textId="77777777" w:rsidR="00CE46EA" w:rsidRDefault="00CE46EA"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A289D1C" w:rsidR="008E558F" w:rsidRPr="00343367" w:rsidRDefault="00CC7A67" w:rsidP="00F952F1">
      <w:pPr>
        <w:pStyle w:val="NoSpacing"/>
        <w:rPr>
          <w:sz w:val="24"/>
          <w:szCs w:val="20"/>
        </w:rPr>
      </w:pPr>
      <w:r>
        <w:rPr>
          <w:sz w:val="24"/>
          <w:szCs w:val="20"/>
        </w:rPr>
        <w:t>SKRIPSI</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651FEC00" w14:textId="77777777" w:rsidR="00CC7A67"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CC7A67">
        <w:rPr>
          <w:b w:val="0"/>
          <w:bCs/>
          <w:lang w:val="fi-FI"/>
        </w:rPr>
        <w:t>Skripsi</w:t>
      </w:r>
    </w:p>
    <w:p w14:paraId="469EBF2E" w14:textId="14ADAE6B"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CE46EA">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CE46EA" w:rsidRDefault="00CE46EA"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CE46EA" w:rsidRDefault="00CE46EA"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CE46EA">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CE46EA">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CE46EA">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55645397"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Ketua Jurusan</w:t>
            </w:r>
            <w:r w:rsidR="00686230">
              <w:rPr>
                <w:b/>
                <w:bCs/>
                <w:szCs w:val="24"/>
                <w:lang w:val="fi-FI"/>
              </w:rPr>
              <w:t xml:space="preserve"> 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CE46EA">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8816270"/>
    <w:bookmarkEnd w:id="9"/>
    <w:p w14:paraId="659463C9" w14:textId="7940407D" w:rsidR="00E6208D" w:rsidRDefault="00E6208D" w:rsidP="00D541B6">
      <w:pPr>
        <w:pStyle w:val="Heading1"/>
        <w:numPr>
          <w:ilvl w:val="0"/>
          <w:numId w:val="0"/>
        </w:numPr>
        <w:spacing w:after="0" w:line="480" w:lineRule="auto"/>
        <w:ind w:left="289"/>
        <w:rPr>
          <w:sz w:val="24"/>
          <w:szCs w:val="28"/>
        </w:rPr>
      </w:pPr>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CE46EA" w:rsidRDefault="00CE46EA"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CE46EA" w:rsidRDefault="00CE46EA"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4113FEA7" w:rsidR="00D541B6" w:rsidRDefault="00D541B6" w:rsidP="00D541B6">
      <w:pPr>
        <w:ind w:firstLine="720"/>
      </w:pPr>
      <w:r>
        <w:t xml:space="preserve">Saya yang bertanda tangan di bawah ini menyatakan dengan sebenarnya bahwa </w:t>
      </w:r>
      <w:r w:rsidR="00E30F5B">
        <w:t>SKRIPSI</w:t>
      </w:r>
      <w:r>
        <w:t xml:space="preserve"> yang saya tulis merupakan karya hasil penelitian saya bersama arahan dosen pembimbing, dan belum pernah dipublikasikan dalam bentuk apapun. Acuan pustaka yang tertuang </w:t>
      </w:r>
      <w:r w:rsidRPr="00DF7D38">
        <w:t xml:space="preserve">dalam </w:t>
      </w:r>
      <w:r w:rsidR="00E30F5B">
        <w:t xml:space="preserve">SKRIPSI </w:t>
      </w:r>
      <w:r>
        <w:t xml:space="preserve">ini adalah benar dan dapat dipertangungjawabkan dan tertuang dalam Daftar Pustaka. </w:t>
      </w:r>
    </w:p>
    <w:p w14:paraId="59F89AF7" w14:textId="49C8213A" w:rsidR="00C8253A" w:rsidRDefault="00D541B6" w:rsidP="00C8253A">
      <w:pPr>
        <w:ind w:firstLine="720"/>
      </w:pPr>
      <w:r>
        <w:t xml:space="preserve">Apabila dikemudian hari terbukti atau dapat dibuktikan </w:t>
      </w:r>
      <w:r w:rsidR="00E30F5B">
        <w:t xml:space="preserve">SKRIPSI </w:t>
      </w:r>
      <w:r>
        <w:t>ini hasil jiplakan, maka saya bersedia menerima sanksi atas perbuatan tersebut. Demikian pernyataan keaslian tulisan ini dibuat dengan sebenarnya</w:t>
      </w:r>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CE46EA" w:rsidRDefault="00CE46EA" w:rsidP="00DA2D79">
                            <w:pPr>
                              <w:spacing w:line="240" w:lineRule="auto"/>
                              <w:jc w:val="center"/>
                              <w:rPr>
                                <w:sz w:val="16"/>
                                <w:szCs w:val="16"/>
                              </w:rPr>
                            </w:pPr>
                            <w:r>
                              <w:rPr>
                                <w:sz w:val="16"/>
                                <w:szCs w:val="16"/>
                              </w:rPr>
                              <w:t>Materai  Rp. 10.000</w:t>
                            </w:r>
                          </w:p>
                          <w:p w14:paraId="693C938C" w14:textId="3567E17E" w:rsidR="00CE46EA" w:rsidRDefault="00CE46EA" w:rsidP="001D2F0A">
                            <w:pPr>
                              <w:spacing w:line="240" w:lineRule="auto"/>
                              <w:rPr>
                                <w:sz w:val="16"/>
                                <w:szCs w:val="16"/>
                              </w:rPr>
                            </w:pPr>
                            <w:r>
                              <w:rPr>
                                <w:sz w:val="16"/>
                                <w:szCs w:val="16"/>
                              </w:rPr>
                              <w:t>dan Tanda Tangan Penul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CE46EA" w:rsidRDefault="00CE46EA"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CE46EA" w:rsidRDefault="00CE46EA"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02 Agustus 2021</w:t>
            </w:r>
          </w:p>
          <w:p w14:paraId="517D6DC6" w14:textId="6B85090B" w:rsidR="00C8253A" w:rsidRDefault="00A12D4E" w:rsidP="00B84B55">
            <w:pPr>
              <w:spacing w:line="259" w:lineRule="auto"/>
              <w:ind w:right="-102"/>
              <w:jc w:val="center"/>
              <w:rPr>
                <w:szCs w:val="28"/>
              </w:rPr>
            </w:pPr>
            <w:r>
              <w:rPr>
                <w:szCs w:val="28"/>
              </w:rPr>
              <w:t>Yang membuat Pernyataan,</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CE46EA" w:rsidRDefault="00CE46EA"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CE46EA" w:rsidRDefault="00CE46EA"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r w:rsidRPr="00A12D4E">
              <w:rPr>
                <w:szCs w:val="28"/>
                <w:u w:val="single"/>
              </w:rPr>
              <w:t>Anjaya Kesemi</w:t>
            </w:r>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2154D759" w14:textId="4D7A9316" w:rsidR="009065DC" w:rsidRDefault="009065DC" w:rsidP="00BC14B0">
      <w:pPr>
        <w:spacing w:line="240" w:lineRule="auto"/>
        <w:jc w:val="center"/>
        <w:rPr>
          <w:rFonts w:eastAsiaTheme="majorEastAsia"/>
          <w:b/>
          <w:bCs/>
          <w:szCs w:val="24"/>
          <w:lang w:bidi="en-US"/>
        </w:rPr>
      </w:pPr>
      <w:r w:rsidRPr="00183848">
        <w:rPr>
          <w:rFonts w:eastAsiaTheme="majorEastAsia"/>
          <w:b/>
          <w:bCs/>
          <w:szCs w:val="24"/>
          <w:lang w:bidi="en-US"/>
        </w:rPr>
        <w:lastRenderedPageBreak/>
        <w:t>Hubungan Ketuban Pecah Dini Dengan Kejadian Sepsis Neonatorum:</w:t>
      </w:r>
    </w:p>
    <w:p w14:paraId="72698795" w14:textId="7F3344DB" w:rsidR="00BC14B0" w:rsidRPr="00BC14B0" w:rsidRDefault="00BC14B0" w:rsidP="00BC14B0">
      <w:pPr>
        <w:spacing w:line="240" w:lineRule="auto"/>
        <w:jc w:val="center"/>
        <w:rPr>
          <w:rFonts w:eastAsiaTheme="majorEastAsia"/>
          <w:b/>
          <w:bCs/>
          <w:i/>
          <w:iCs/>
          <w:szCs w:val="24"/>
          <w:lang w:bidi="en-US"/>
        </w:rPr>
      </w:pPr>
      <w:r w:rsidRPr="00BC14B0">
        <w:rPr>
          <w:rFonts w:eastAsiaTheme="majorEastAsia"/>
          <w:b/>
          <w:bCs/>
          <w:i/>
          <w:iCs/>
          <w:szCs w:val="24"/>
          <w:lang w:bidi="en-US"/>
        </w:rPr>
        <w:t>Literature Review</w:t>
      </w:r>
    </w:p>
    <w:p w14:paraId="00E66246" w14:textId="77777777" w:rsidR="009065DC" w:rsidRPr="009065DC" w:rsidRDefault="009065DC" w:rsidP="009065DC">
      <w:pPr>
        <w:pStyle w:val="NoSpacing"/>
      </w:pPr>
    </w:p>
    <w:p w14:paraId="57FFF7A2" w14:textId="0CA53CF4"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r w:rsidRPr="002C0D93">
        <w:rPr>
          <w:rFonts w:eastAsiaTheme="majorEastAsia"/>
          <w:bCs/>
          <w:szCs w:val="24"/>
          <w:highlight w:val="yellow"/>
          <w:lang w:bidi="en-US"/>
        </w:rPr>
        <w:t>Anjaya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sidR="005C6952">
        <w:rPr>
          <w:rFonts w:cs="Times New Roman"/>
          <w:szCs w:val="24"/>
          <w:highlight w:val="yellow"/>
          <w:lang w:eastAsia="x-none"/>
        </w:rPr>
        <w:t>Maimunah</w:t>
      </w:r>
      <w:r w:rsidR="005C6952">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005C6952">
        <w:rPr>
          <w:rFonts w:cs="Times New Roman"/>
          <w:szCs w:val="24"/>
          <w:highlight w:val="yellow"/>
        </w:rPr>
        <w:t>Fauji Nurdin</w:t>
      </w:r>
      <w:r w:rsidR="00CE46EA">
        <w:rPr>
          <w:rFonts w:cs="Times New Roman"/>
          <w:szCs w:val="24"/>
          <w:highlight w:val="yellow"/>
          <w:vertAlign w:val="superscript"/>
        </w:rPr>
        <w:t>2</w:t>
      </w:r>
    </w:p>
    <w:p w14:paraId="11CBF16C" w14:textId="6BD4EBBC" w:rsidR="00B91989" w:rsidRDefault="00B91989" w:rsidP="005F7390">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Studi Sarjana </w:t>
      </w:r>
      <w:r w:rsidR="005F7390">
        <w:rPr>
          <w:b w:val="0"/>
          <w:bCs/>
          <w:sz w:val="24"/>
          <w:szCs w:val="24"/>
          <w:highlight w:val="yellow"/>
        </w:rPr>
        <w:t>Kebidanan</w:t>
      </w:r>
      <w:r w:rsidR="003A6B13">
        <w:rPr>
          <w:b w:val="0"/>
          <w:bCs/>
          <w:sz w:val="24"/>
          <w:szCs w:val="24"/>
          <w:highlight w:val="yellow"/>
        </w:rPr>
        <w:t>, Fakultas Kesehatan</w:t>
      </w:r>
      <w:r w:rsidR="005F7390">
        <w:rPr>
          <w:b w:val="0"/>
          <w:bCs/>
          <w:sz w:val="24"/>
          <w:szCs w:val="24"/>
          <w:highlight w:val="yellow"/>
        </w:rPr>
        <w:t xml:space="preserve"> </w:t>
      </w:r>
      <w:r w:rsidRPr="002C0D93">
        <w:rPr>
          <w:b w:val="0"/>
          <w:bCs/>
          <w:sz w:val="24"/>
          <w:szCs w:val="24"/>
          <w:highlight w:val="yellow"/>
        </w:rPr>
        <w:t>Universitas Sari Mulia</w:t>
      </w:r>
    </w:p>
    <w:p w14:paraId="3D29D04C" w14:textId="35941908" w:rsidR="005F7390" w:rsidRPr="002C0D93" w:rsidRDefault="005F7390" w:rsidP="005F7390">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Studi Sarjana </w:t>
      </w:r>
      <w:r>
        <w:rPr>
          <w:b w:val="0"/>
          <w:bCs/>
          <w:sz w:val="24"/>
          <w:szCs w:val="24"/>
          <w:highlight w:val="yellow"/>
        </w:rPr>
        <w:t xml:space="preserve">Farmasi, Fakultas Kesehatan </w:t>
      </w:r>
      <w:r w:rsidRPr="002C0D93">
        <w:rPr>
          <w:b w:val="0"/>
          <w:bCs/>
          <w:sz w:val="24"/>
          <w:szCs w:val="24"/>
          <w:highlight w:val="yellow"/>
        </w:rPr>
        <w:t>Universitas Sari Mulia</w:t>
      </w:r>
    </w:p>
    <w:p w14:paraId="0CE331D7" w14:textId="1DAF927A" w:rsidR="00B91989" w:rsidRPr="002C0D93" w:rsidRDefault="00B91989" w:rsidP="00B91989">
      <w:pPr>
        <w:spacing w:line="240" w:lineRule="auto"/>
        <w:jc w:val="center"/>
        <w:rPr>
          <w:szCs w:val="24"/>
          <w:highlight w:val="yellow"/>
        </w:rPr>
      </w:pPr>
      <w:r w:rsidRPr="002C0D93">
        <w:rPr>
          <w:szCs w:val="24"/>
          <w:highlight w:val="yellow"/>
        </w:rPr>
        <w:t>Banjarmasin, Kalimantan Sel</w:t>
      </w:r>
      <w:r w:rsidR="00E30F5B">
        <w:rPr>
          <w:szCs w:val="24"/>
          <w:highlight w:val="yellow"/>
        </w:rPr>
        <w:t>a</w:t>
      </w:r>
      <w:r w:rsidRPr="002C0D93">
        <w:rPr>
          <w:szCs w:val="24"/>
          <w:highlight w:val="yellow"/>
        </w:rPr>
        <w:t>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CE46EA" w:rsidRDefault="00CE46EA" w:rsidP="00B91989">
                            <w:pPr>
                              <w:spacing w:line="240" w:lineRule="auto"/>
                              <w:jc w:val="center"/>
                              <w:rPr>
                                <w:sz w:val="16"/>
                                <w:szCs w:val="16"/>
                              </w:rPr>
                            </w:pPr>
                            <w:r>
                              <w:rPr>
                                <w:sz w:val="16"/>
                                <w:szCs w:val="16"/>
                              </w:rPr>
                              <w:t>Font TNR, size 12, Spacing 1</w:t>
                            </w:r>
                          </w:p>
                          <w:p w14:paraId="3D3F5BCB" w14:textId="77777777" w:rsidR="00CE46EA" w:rsidRDefault="00CE46EA"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CE46EA" w:rsidRDefault="00CE46EA" w:rsidP="00B91989">
                      <w:pPr>
                        <w:spacing w:line="240" w:lineRule="auto"/>
                        <w:jc w:val="center"/>
                        <w:rPr>
                          <w:sz w:val="16"/>
                          <w:szCs w:val="16"/>
                        </w:rPr>
                      </w:pPr>
                      <w:r>
                        <w:rPr>
                          <w:sz w:val="16"/>
                          <w:szCs w:val="16"/>
                        </w:rPr>
                        <w:t>Font TNR, size 12, Spacing 1</w:t>
                      </w:r>
                    </w:p>
                    <w:p w14:paraId="3D3F5BCB" w14:textId="77777777" w:rsidR="00CE46EA" w:rsidRDefault="00CE46EA"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8816271"/>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r w:rsidRPr="00614F98">
        <w:rPr>
          <w:b/>
          <w:bCs/>
          <w:szCs w:val="24"/>
        </w:rPr>
        <w:t>Abstrak</w:t>
      </w:r>
    </w:p>
    <w:p w14:paraId="7E533806" w14:textId="76121AB0" w:rsidR="009065DC" w:rsidRPr="00F23570" w:rsidRDefault="009065DC" w:rsidP="009065DC">
      <w:pPr>
        <w:spacing w:after="120" w:line="240" w:lineRule="auto"/>
        <w:rPr>
          <w:szCs w:val="24"/>
        </w:rPr>
      </w:pPr>
      <w:r w:rsidRPr="00F23570">
        <w:rPr>
          <w:szCs w:val="24"/>
        </w:rPr>
        <w:t>Sepsis neonatorum merupakan penyebab utama morbiditas dan mortalitas pada anak.</w:t>
      </w:r>
      <w:r>
        <w:rPr>
          <w:szCs w:val="24"/>
        </w:rPr>
        <w:t xml:space="preserve"> </w:t>
      </w:r>
      <w:r w:rsidRPr="00F23570">
        <w:rPr>
          <w:szCs w:val="24"/>
        </w:rPr>
        <w:t xml:space="preserve">Salah satu faktor risiko terjadinya sepsis adalah faktor ibu yaitu ketuban pecah dini (KPD). Penelitian ini bertujuan untuk menganalisis hubungan antara KPD dengan kejadian sepsis neonatorum melalui tinjauan sistematis. Penilaian dalam penelitian ini menggunakan The JBI Critical Appraisal Tools untuk mengkaji risiko bias dalam studi dengan lima database </w:t>
      </w:r>
      <w:r w:rsidRPr="005979E1">
        <w:rPr>
          <w:i/>
          <w:iCs/>
          <w:szCs w:val="24"/>
        </w:rPr>
        <w:t>(cochrane, pubmed, ebsco, proquest dan elsevier).</w:t>
      </w:r>
      <w:r w:rsidRPr="00F23570">
        <w:rPr>
          <w:szCs w:val="24"/>
        </w:rPr>
        <w:t xml:space="preserve"> 25.926 neonatus yang lahir dari ibu dengan riwayat ketuban pecah dini terdapat 2.983 neonatus dengan sepsis. Hasil analisis bivariat menunjukkan bahwa terdapat hubungan antara KPD dengan kejadian sepsis neonatorum p&lt;0,05 (0.048 – 0,001), OR 7,32 (7,32 – 3,08). Upaya kesehatan yang dapat dilakukan adalah ibu hamil dengan ketuban pecah dini untuk melakukan persalinan di fasilitas kesehatan dalam mengurangi terjadinya risiko infeksi pada neonatus.</w:t>
      </w:r>
    </w:p>
    <w:p w14:paraId="63273BFA" w14:textId="46B2F495" w:rsidR="00636D95" w:rsidRDefault="009065DC" w:rsidP="00636D95">
      <w:pPr>
        <w:spacing w:line="240" w:lineRule="auto"/>
        <w:rPr>
          <w:szCs w:val="24"/>
        </w:rPr>
      </w:pPr>
      <w:r w:rsidRPr="00F23570">
        <w:rPr>
          <w:b/>
          <w:szCs w:val="24"/>
        </w:rPr>
        <w:t>Kata Kunci</w:t>
      </w:r>
      <w:r w:rsidRPr="00F23570">
        <w:rPr>
          <w:b/>
          <w:bCs/>
          <w:szCs w:val="24"/>
        </w:rPr>
        <w:t>:</w:t>
      </w:r>
      <w:r w:rsidRPr="00F23570">
        <w:rPr>
          <w:szCs w:val="24"/>
        </w:rPr>
        <w:t xml:space="preserve"> awitan dini, awitan lambat, kpd, sepsis neonatorum.</w:t>
      </w:r>
      <w:bookmarkStart w:id="13" w:name="_Toc87965895"/>
      <w:bookmarkStart w:id="14" w:name="_Toc88486244"/>
    </w:p>
    <w:bookmarkEnd w:id="13"/>
    <w:bookmarkEnd w:id="14"/>
    <w:p w14:paraId="49AC26B0" w14:textId="1BC8B1A0" w:rsidR="00121789" w:rsidRPr="00121789" w:rsidRDefault="00121789">
      <w:pPr>
        <w:spacing w:after="160" w:line="259" w:lineRule="auto"/>
        <w:jc w:val="left"/>
        <w:rPr>
          <w:rFonts w:eastAsiaTheme="majorEastAsia"/>
          <w:b/>
          <w:szCs w:val="24"/>
          <w:lang w:bidi="en-US"/>
        </w:rPr>
      </w:pP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4C308F4E">
                <wp:simplePos x="0" y="0"/>
                <wp:positionH relativeFrom="margin">
                  <wp:align>center</wp:align>
                </wp:positionH>
                <wp:positionV relativeFrom="paragraph">
                  <wp:posOffset>635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CE46EA" w:rsidRPr="00121789" w:rsidRDefault="00CE46EA" w:rsidP="00B056AF">
                            <w:pPr>
                              <w:spacing w:line="240" w:lineRule="auto"/>
                              <w:jc w:val="center"/>
                              <w:rPr>
                                <w:sz w:val="16"/>
                                <w:szCs w:val="16"/>
                                <w:highlight w:val="yellow"/>
                              </w:rPr>
                            </w:pPr>
                            <w:r w:rsidRPr="00121789">
                              <w:rPr>
                                <w:sz w:val="16"/>
                                <w:szCs w:val="16"/>
                                <w:highlight w:val="yellow"/>
                              </w:rPr>
                              <w:t xml:space="preserve">Abstrak maksimal 250 kata, font TNR, 12, spasi 1 </w:t>
                            </w:r>
                          </w:p>
                          <w:p w14:paraId="10D360E1" w14:textId="1B4D55A5" w:rsidR="00CE46EA" w:rsidRDefault="00CE46EA" w:rsidP="00B056AF">
                            <w:pPr>
                              <w:spacing w:line="240" w:lineRule="auto"/>
                              <w:jc w:val="center"/>
                              <w:rPr>
                                <w:sz w:val="16"/>
                                <w:szCs w:val="16"/>
                              </w:rPr>
                            </w:pPr>
                            <w:r w:rsidRPr="00121789">
                              <w:rPr>
                                <w:sz w:val="16"/>
                                <w:szCs w:val="16"/>
                                <w:highlight w:val="yellow"/>
                              </w:rPr>
                              <w:t>Kata kunci: berurut sesui abzad, gaya tulisan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0;margin-top:5pt;width:194.75pt;height:37.45pt;z-index:251840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" adj="10682,-14502,10654,181" filled="f" strokecolor="red" strokeweight=".25pt">
                <v:textbox>
                  <w:txbxContent>
                    <w:p w14:paraId="103246D0" w14:textId="781676AA" w:rsidR="00CE46EA" w:rsidRPr="00121789" w:rsidRDefault="00CE46EA"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CE46EA" w:rsidRDefault="00CE46EA"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3DF6AD63" w14:textId="0742511F" w:rsidR="00DE17E0" w:rsidRPr="00DE17E0" w:rsidRDefault="00DE17E0" w:rsidP="00DE17E0">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r w:rsidR="00F25606" w:rsidRPr="00DE17E0">
        <w:rPr>
          <w:rFonts w:eastAsiaTheme="majorEastAsia"/>
          <w:b/>
          <w:i/>
          <w:iCs/>
          <w:szCs w:val="24"/>
          <w:lang w:bidi="en-US"/>
        </w:rPr>
        <w:t xml:space="preserve">Between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r w:rsidRPr="00DE17E0">
        <w:rPr>
          <w:rFonts w:eastAsiaTheme="majorEastAsia"/>
          <w:b/>
          <w:i/>
          <w:iCs/>
          <w:szCs w:val="24"/>
          <w:lang w:bidi="en-US"/>
        </w:rPr>
        <w:t>:</w:t>
      </w:r>
    </w:p>
    <w:p w14:paraId="10A01143" w14:textId="3B6693F8" w:rsidR="00DE17E0" w:rsidRPr="00DE17E0" w:rsidRDefault="00DE17E0" w:rsidP="00DE17E0">
      <w:pPr>
        <w:spacing w:after="120" w:line="240" w:lineRule="auto"/>
        <w:contextualSpacing/>
        <w:jc w:val="center"/>
        <w:rPr>
          <w:rFonts w:eastAsiaTheme="majorEastAsia"/>
          <w:b/>
          <w:i/>
          <w:iCs/>
          <w:szCs w:val="24"/>
          <w:highlight w:val="yellow"/>
          <w:lang w:bidi="en-US"/>
        </w:rPr>
      </w:pPr>
      <w:r w:rsidRPr="00DE17E0">
        <w:rPr>
          <w:rFonts w:eastAsiaTheme="majorEastAsia"/>
          <w:b/>
          <w:i/>
          <w:iCs/>
          <w:szCs w:val="24"/>
          <w:lang w:bidi="en-US"/>
        </w:rPr>
        <w:t>Literature Review</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18E248D5" w14:textId="77777777" w:rsidR="005F7390" w:rsidRPr="002C0D93" w:rsidRDefault="005F7390" w:rsidP="005F7390">
      <w:pPr>
        <w:spacing w:after="120" w:line="240" w:lineRule="auto"/>
        <w:contextualSpacing/>
        <w:jc w:val="center"/>
        <w:rPr>
          <w:rFonts w:eastAsiaTheme="majorEastAsia"/>
          <w:bCs/>
          <w:szCs w:val="24"/>
          <w:highlight w:val="yellow"/>
          <w:vertAlign w:val="superscript"/>
          <w:lang w:bidi="en-US"/>
        </w:rPr>
      </w:pPr>
      <w:r w:rsidRPr="002C0D93">
        <w:rPr>
          <w:rFonts w:eastAsiaTheme="majorEastAsia"/>
          <w:bCs/>
          <w:szCs w:val="24"/>
          <w:highlight w:val="yellow"/>
          <w:lang w:bidi="en-US"/>
        </w:rPr>
        <w:t>Anjaya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r>
        <w:rPr>
          <w:rFonts w:cs="Times New Roman"/>
          <w:szCs w:val="24"/>
          <w:highlight w:val="yellow"/>
          <w:lang w:eastAsia="x-none"/>
        </w:rPr>
        <w:t>Maimunah</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Pr>
          <w:rFonts w:cs="Times New Roman"/>
          <w:szCs w:val="24"/>
          <w:highlight w:val="yellow"/>
        </w:rPr>
        <w:t>Fauji Nurdin</w:t>
      </w:r>
      <w:r>
        <w:rPr>
          <w:rFonts w:cs="Times New Roman"/>
          <w:szCs w:val="24"/>
          <w:highlight w:val="yellow"/>
          <w:vertAlign w:val="superscript"/>
        </w:rPr>
        <w:t>2</w:t>
      </w:r>
    </w:p>
    <w:p w14:paraId="3C10C6A1" w14:textId="77777777" w:rsidR="005F7390" w:rsidRDefault="005F7390" w:rsidP="005F7390">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Program Studi Sarjana </w:t>
      </w:r>
      <w:r>
        <w:rPr>
          <w:b w:val="0"/>
          <w:bCs/>
          <w:sz w:val="24"/>
          <w:szCs w:val="24"/>
          <w:highlight w:val="yellow"/>
        </w:rPr>
        <w:t xml:space="preserve">Kebidanan, Fakultas Kesehatan </w:t>
      </w:r>
      <w:r w:rsidRPr="002C0D93">
        <w:rPr>
          <w:b w:val="0"/>
          <w:bCs/>
          <w:sz w:val="24"/>
          <w:szCs w:val="24"/>
          <w:highlight w:val="yellow"/>
        </w:rPr>
        <w:t>Universitas Sari Mulia</w:t>
      </w:r>
    </w:p>
    <w:p w14:paraId="6AA0F19E" w14:textId="3E784545" w:rsidR="005F7390" w:rsidRPr="002C0D93" w:rsidRDefault="005F7390" w:rsidP="005F7390">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Studi Sarjana </w:t>
      </w:r>
      <w:r>
        <w:rPr>
          <w:b w:val="0"/>
          <w:bCs/>
          <w:sz w:val="24"/>
          <w:szCs w:val="24"/>
          <w:highlight w:val="yellow"/>
        </w:rPr>
        <w:t xml:space="preserve">Farmasi, Fakultas Kesehatan </w:t>
      </w:r>
      <w:r w:rsidRPr="002C0D93">
        <w:rPr>
          <w:b w:val="0"/>
          <w:bCs/>
          <w:sz w:val="24"/>
          <w:szCs w:val="24"/>
          <w:highlight w:val="yellow"/>
        </w:rPr>
        <w:t>Universitas Sari Mulia</w:t>
      </w:r>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Banjarmasin, South Kalimantan Indoonesia</w:t>
      </w:r>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5" w:name="_Toc88816272"/>
      <w:r w:rsidRPr="00C0483C">
        <w:rPr>
          <w:i/>
          <w:iCs/>
          <w:color w:val="FFFFFF" w:themeColor="background1"/>
          <w:sz w:val="24"/>
          <w:szCs w:val="28"/>
          <w:lang w:val="id-ID"/>
        </w:rPr>
        <w:t>ABSTRACT</w:t>
      </w:r>
      <w:bookmarkEnd w:id="15"/>
    </w:p>
    <w:p w14:paraId="6E834CB6" w14:textId="77777777" w:rsidR="00955056" w:rsidRPr="00955056" w:rsidRDefault="00955056" w:rsidP="00955056">
      <w:pPr>
        <w:spacing w:after="120" w:line="240" w:lineRule="auto"/>
        <w:jc w:val="center"/>
        <w:rPr>
          <w:b/>
          <w:i/>
          <w:iCs/>
          <w:szCs w:val="24"/>
        </w:rPr>
      </w:pPr>
      <w:r w:rsidRPr="00955056">
        <w:rPr>
          <w:b/>
          <w:i/>
          <w:iCs/>
          <w:szCs w:val="24"/>
        </w:rPr>
        <w:t>Abstract</w:t>
      </w:r>
    </w:p>
    <w:p w14:paraId="6AE5B698" w14:textId="6F2EB930" w:rsidR="002D3962" w:rsidRPr="002D3962" w:rsidRDefault="002D3962" w:rsidP="002D3962">
      <w:pPr>
        <w:spacing w:after="120" w:line="240" w:lineRule="auto"/>
        <w:rPr>
          <w:bCs/>
          <w:i/>
          <w:iCs/>
          <w:szCs w:val="24"/>
        </w:rPr>
      </w:pPr>
      <w:r w:rsidRPr="002D3962">
        <w:rPr>
          <w:bCs/>
          <w:i/>
          <w:iCs/>
          <w:szCs w:val="24"/>
        </w:rPr>
        <w:t>Neonatal sepsis is a major cause of morbidity and mortality in children. One of the risk factors for sepsis is maternal factors, namely premature rupture of membranes (PROM). This study aims to analyze the relationship between PROM and the incidence of neonatal sepsis through a systematic review. The assessment in this study uses The JBI Critical Appraisal Tools to assess the risk of bias in studies with five databases (cochrane, pubmed, ebsco, proquest and elsevier). 25,926 neonates born to mothers with a history of premature rupture of membranes were 2,983 neonates with sepsis. The results of bivariate analysis showed that there was a relationship between PROM and the incidence of neonatal sepsis p&lt;0.05 (0.048 – 0.001), OR 7.32 (7.32 – 3.08). Health efforts that can be done are pregnant women with premature rupture of membranes to give birth at health facilities in reducing the risk of infection in neonates.</w:t>
      </w:r>
    </w:p>
    <w:p w14:paraId="1BC097C5" w14:textId="1974865B" w:rsidR="00C8253A" w:rsidRDefault="002D3962" w:rsidP="002D3962">
      <w:pPr>
        <w:spacing w:after="160" w:line="240" w:lineRule="auto"/>
        <w:rPr>
          <w:szCs w:val="28"/>
        </w:rPr>
      </w:pPr>
      <w:r w:rsidRPr="002D3962">
        <w:rPr>
          <w:b/>
          <w:i/>
          <w:iCs/>
          <w:szCs w:val="24"/>
        </w:rPr>
        <w:t>Keywords:</w:t>
      </w:r>
      <w:r w:rsidRPr="002D3962">
        <w:rPr>
          <w:bCs/>
          <w:i/>
          <w:iCs/>
          <w:szCs w:val="24"/>
        </w:rPr>
        <w:t xml:space="preserve"> early onset, late onset, kpd, neonatal sepsis.</w:t>
      </w:r>
    </w:p>
    <w:p w14:paraId="40CE691E" w14:textId="176482E5" w:rsidR="00DE17E0" w:rsidRDefault="00121789">
      <w:pPr>
        <w:spacing w:after="160" w:line="259" w:lineRule="auto"/>
        <w:jc w:val="left"/>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7DF67454">
                <wp:simplePos x="0" y="0"/>
                <wp:positionH relativeFrom="margin">
                  <wp:align>center</wp:align>
                </wp:positionH>
                <wp:positionV relativeFrom="paragraph">
                  <wp:posOffset>32385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CE46EA" w:rsidRPr="00121789" w:rsidRDefault="00CE46EA" w:rsidP="00121789">
                            <w:pPr>
                              <w:spacing w:line="240" w:lineRule="auto"/>
                              <w:jc w:val="center"/>
                              <w:rPr>
                                <w:sz w:val="16"/>
                                <w:szCs w:val="16"/>
                                <w:highlight w:val="yellow"/>
                              </w:rPr>
                            </w:pPr>
                            <w:r w:rsidRPr="00121789">
                              <w:rPr>
                                <w:sz w:val="16"/>
                                <w:szCs w:val="16"/>
                                <w:highlight w:val="yellow"/>
                              </w:rPr>
                              <w:t>Abstrak maksimal 250 kata, font TNR, 12, spasi 1</w:t>
                            </w:r>
                            <w:r>
                              <w:rPr>
                                <w:sz w:val="16"/>
                                <w:szCs w:val="16"/>
                                <w:highlight w:val="yellow"/>
                              </w:rPr>
                              <w:t xml:space="preserve"> dengan gaya tulisan </w:t>
                            </w:r>
                            <w:r w:rsidRPr="00AE3F06">
                              <w:rPr>
                                <w:b/>
                                <w:bCs/>
                                <w:i/>
                                <w:iCs/>
                                <w:sz w:val="16"/>
                                <w:szCs w:val="16"/>
                                <w:highlight w:val="yellow"/>
                              </w:rPr>
                              <w:t>italic</w:t>
                            </w:r>
                            <w:r w:rsidRPr="00121789">
                              <w:rPr>
                                <w:sz w:val="16"/>
                                <w:szCs w:val="16"/>
                                <w:highlight w:val="yellow"/>
                              </w:rPr>
                              <w:t xml:space="preserve"> </w:t>
                            </w:r>
                          </w:p>
                          <w:p w14:paraId="4A59D6AD" w14:textId="77777777" w:rsidR="00CE46EA" w:rsidRDefault="00CE46EA" w:rsidP="00121789">
                            <w:pPr>
                              <w:spacing w:line="240" w:lineRule="auto"/>
                              <w:jc w:val="center"/>
                              <w:rPr>
                                <w:sz w:val="16"/>
                                <w:szCs w:val="16"/>
                              </w:rPr>
                            </w:pPr>
                            <w:r w:rsidRPr="00121789">
                              <w:rPr>
                                <w:sz w:val="16"/>
                                <w:szCs w:val="16"/>
                                <w:highlight w:val="yellow"/>
                              </w:rPr>
                              <w:t>Kata kunci: berurut sesui abzad, gaya tulisan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margin-left:0;margin-top:25.5pt;width:194.75pt;height:37.45pt;z-index:251842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" adj="10682,-14502,10654,181" filled="f" strokecolor="red" strokeweight=".25pt">
                <v:textbox>
                  <w:txbxContent>
                    <w:p w14:paraId="3055102A" w14:textId="47247C69" w:rsidR="00CE46EA" w:rsidRPr="00121789" w:rsidRDefault="00CE46EA"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CE46EA" w:rsidRDefault="00CE46EA"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DE17E0">
        <w:rPr>
          <w:szCs w:val="28"/>
        </w:rPr>
        <w:br w:type="page"/>
      </w:r>
    </w:p>
    <w:bookmarkStart w:id="16" w:name="_Toc88816273"/>
    <w:p w14:paraId="03794B5E" w14:textId="73633AA9" w:rsidR="00744850" w:rsidRDefault="00722751" w:rsidP="00DE17E0">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CE46EA" w:rsidRDefault="00CE46EA" w:rsidP="00722751">
                            <w:pPr>
                              <w:spacing w:line="240" w:lineRule="auto"/>
                              <w:jc w:val="center"/>
                              <w:rPr>
                                <w:sz w:val="16"/>
                                <w:szCs w:val="16"/>
                              </w:rPr>
                            </w:pPr>
                            <w:r>
                              <w:rPr>
                                <w:sz w:val="16"/>
                                <w:szCs w:val="16"/>
                              </w:rPr>
                              <w:t xml:space="preserve">Font TNR, Size 12, </w:t>
                            </w:r>
                            <w:r w:rsidRPr="00F42B26">
                              <w:rPr>
                                <w:b/>
                                <w:bCs/>
                                <w:sz w:val="16"/>
                                <w:szCs w:val="16"/>
                              </w:rPr>
                              <w:t>Bold Tesk</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CE46EA" w:rsidRDefault="00CE46EA"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6"/>
    </w:p>
    <w:p w14:paraId="0403A093" w14:textId="77777777" w:rsidR="004512B4" w:rsidRPr="004512B4" w:rsidRDefault="004512B4" w:rsidP="004512B4">
      <w:pPr>
        <w:pStyle w:val="NoSpacing"/>
      </w:pPr>
    </w:p>
    <w:p w14:paraId="654D274B" w14:textId="5E98C9F6" w:rsidR="00DD22F1" w:rsidRPr="0069640B" w:rsidRDefault="00DD22F1" w:rsidP="00F42B26">
      <w:pPr>
        <w:ind w:firstLine="720"/>
        <w:rPr>
          <w:rFonts w:cs="Times New Roman"/>
          <w:szCs w:val="24"/>
          <w:highlight w:val="yellow"/>
          <w:lang w:val="id-ID"/>
        </w:rPr>
      </w:pPr>
      <w:r w:rsidRPr="004C75C0">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69640B">
        <w:rPr>
          <w:rFonts w:cs="Times New Roman"/>
          <w:szCs w:val="24"/>
          <w:highlight w:val="yellow"/>
          <w:lang w:val="id-ID"/>
        </w:rPr>
        <w:t>“</w:t>
      </w:r>
      <w:r w:rsidR="007C60C5" w:rsidRPr="0069640B">
        <w:rPr>
          <w:rFonts w:cs="Times New Roman"/>
          <w:szCs w:val="24"/>
          <w:highlight w:val="yellow"/>
        </w:rPr>
        <w:t xml:space="preserve">Hubungan Apgar </w:t>
      </w:r>
      <w:r w:rsidR="007C60C5" w:rsidRPr="0069640B">
        <w:rPr>
          <w:rFonts w:cs="Times New Roman"/>
          <w:i/>
          <w:iCs/>
          <w:szCs w:val="24"/>
          <w:highlight w:val="yellow"/>
        </w:rPr>
        <w:t xml:space="preserve">Score </w:t>
      </w:r>
      <w:r w:rsidR="007C60C5" w:rsidRPr="0069640B">
        <w:rPr>
          <w:rFonts w:cs="Times New Roman"/>
          <w:szCs w:val="24"/>
          <w:highlight w:val="yellow"/>
        </w:rPr>
        <w:t>Dan Jenis Kelamin Dengan Kejadian Sepsis Neonatorum</w:t>
      </w:r>
      <w:r w:rsidRPr="0069640B">
        <w:rPr>
          <w:rFonts w:cs="Times New Roman"/>
          <w:szCs w:val="24"/>
          <w:highlight w:val="yellow"/>
          <w:lang w:val="id-ID"/>
        </w:rPr>
        <w:t>”.</w:t>
      </w:r>
    </w:p>
    <w:p w14:paraId="5BE95A49" w14:textId="5DEFE0F7" w:rsidR="00DD22F1" w:rsidRPr="00653B94" w:rsidRDefault="00DD22F1" w:rsidP="00BD4108">
      <w:pPr>
        <w:ind w:firstLine="720"/>
        <w:rPr>
          <w:rFonts w:cs="Times New Roman"/>
          <w:szCs w:val="24"/>
          <w:lang w:val="id-ID"/>
        </w:rPr>
      </w:pPr>
      <w:r w:rsidRPr="004C75C0">
        <w:rPr>
          <w:rFonts w:cs="Times New Roman"/>
          <w:szCs w:val="24"/>
          <w:lang w:val="id-ID"/>
        </w:rPr>
        <w:t xml:space="preserve">Penulisan skripsi ini dilakukan dalam rangka memenuhi salah satu syarat untuk mencapai gelar Sarjana </w:t>
      </w:r>
      <w:r w:rsidR="00C05F5F" w:rsidRPr="004C75C0">
        <w:rPr>
          <w:rFonts w:cs="Times New Roman"/>
          <w:szCs w:val="24"/>
        </w:rPr>
        <w:t>Farmasi</w:t>
      </w:r>
      <w:r w:rsidR="00996762" w:rsidRPr="004C75C0">
        <w:rPr>
          <w:rFonts w:cs="Times New Roman"/>
          <w:szCs w:val="24"/>
        </w:rPr>
        <w:t xml:space="preserve"> </w:t>
      </w:r>
      <w:r w:rsidRPr="004C75C0">
        <w:rPr>
          <w:rFonts w:cs="Times New Roman"/>
          <w:szCs w:val="24"/>
          <w:lang w:val="id-ID"/>
        </w:rPr>
        <w:t>(S.</w:t>
      </w:r>
      <w:r w:rsidR="00C05F5F" w:rsidRPr="004C75C0">
        <w:rPr>
          <w:rFonts w:cs="Times New Roman"/>
          <w:szCs w:val="24"/>
        </w:rPr>
        <w:t>Farm</w:t>
      </w:r>
      <w:r w:rsidRPr="004C75C0">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r>
        <w:rPr>
          <w:rFonts w:cs="Times New Roman"/>
          <w:szCs w:val="24"/>
        </w:rPr>
        <w:t>Rektor Universitas Sari Mulia</w:t>
      </w:r>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r>
        <w:rPr>
          <w:rFonts w:cs="Times New Roman"/>
          <w:szCs w:val="24"/>
        </w:rPr>
        <w:t xml:space="preserve">Anggrita Sari, S.Si.T., M.Pd., M.Kes </w:t>
      </w:r>
      <w:r w:rsidR="00F62C19">
        <w:rPr>
          <w:rFonts w:cs="Times New Roman"/>
          <w:szCs w:val="24"/>
        </w:rPr>
        <w:t>s</w:t>
      </w:r>
      <w:r>
        <w:rPr>
          <w:rFonts w:cs="Times New Roman"/>
          <w:szCs w:val="24"/>
        </w:rPr>
        <w:t>elaku Wakil Rektor I Bidang Akademik dan Kemahasiswaan.</w:t>
      </w:r>
    </w:p>
    <w:p w14:paraId="06C7E787" w14:textId="44CD0F27" w:rsidR="00DD22F1" w:rsidRPr="000048A8" w:rsidRDefault="00DD22F1" w:rsidP="007334A6">
      <w:pPr>
        <w:numPr>
          <w:ilvl w:val="0"/>
          <w:numId w:val="26"/>
        </w:numPr>
        <w:ind w:left="426" w:hanging="426"/>
        <w:contextualSpacing/>
        <w:rPr>
          <w:rFonts w:cs="Times New Roman"/>
          <w:szCs w:val="24"/>
          <w:lang w:val="id-ID"/>
        </w:rPr>
      </w:pPr>
      <w:r>
        <w:rPr>
          <w:rFonts w:cs="Times New Roman"/>
          <w:szCs w:val="24"/>
        </w:rPr>
        <w:t>Hariadi Widodo, S.Ked., MPH selak</w:t>
      </w:r>
      <w:r w:rsidR="00F62C19">
        <w:rPr>
          <w:rFonts w:cs="Times New Roman"/>
          <w:szCs w:val="24"/>
        </w:rPr>
        <w:t>u</w:t>
      </w:r>
      <w:r>
        <w:rPr>
          <w:rFonts w:cs="Times New Roman"/>
          <w:szCs w:val="24"/>
        </w:rPr>
        <w:t xml:space="preserve"> Wakil Rektor II Bidang Keuangan dan Sistem Informasi.</w:t>
      </w:r>
    </w:p>
    <w:p w14:paraId="3E09D8D8" w14:textId="77777777" w:rsidR="00DD22F1" w:rsidRPr="000048A8" w:rsidRDefault="00DD22F1" w:rsidP="007334A6">
      <w:pPr>
        <w:numPr>
          <w:ilvl w:val="0"/>
          <w:numId w:val="26"/>
        </w:numPr>
        <w:ind w:left="426" w:hanging="426"/>
        <w:contextualSpacing/>
        <w:rPr>
          <w:rFonts w:cs="Times New Roman"/>
          <w:szCs w:val="24"/>
          <w:lang w:val="id-ID"/>
        </w:rPr>
      </w:pPr>
      <w:r>
        <w:rPr>
          <w:rFonts w:cs="Times New Roman"/>
          <w:szCs w:val="24"/>
        </w:rPr>
        <w:t xml:space="preserve">Wakil Rektor III Bidang Sumber Daya dan Kemitraan.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796EC8B5"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 xml:space="preserve">pt. </w:t>
      </w:r>
      <w:r w:rsidR="00E37CFD">
        <w:rPr>
          <w:rFonts w:cs="Times New Roman"/>
          <w:szCs w:val="24"/>
          <w:lang w:val="id-ID"/>
        </w:rPr>
        <w:t xml:space="preserve">H. Ali Rakhman Hakim, M. 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Joae Brett Nito, </w:t>
      </w:r>
      <w:r w:rsidRPr="00771047">
        <w:rPr>
          <w:rFonts w:cs="Times New Roman"/>
          <w:szCs w:val="24"/>
          <w:highlight w:val="yellow"/>
        </w:rPr>
        <w:t>Ns., M.Kep</w:t>
      </w:r>
      <w:r w:rsidRPr="00771047">
        <w:rPr>
          <w:rFonts w:cs="Times New Roman"/>
          <w:szCs w:val="24"/>
          <w:highlight w:val="yellow"/>
          <w:lang w:eastAsia="x-none"/>
        </w:rPr>
        <w:t xml:space="preserve">  </w:t>
      </w:r>
      <w:r w:rsidRPr="00771047">
        <w:rPr>
          <w:rFonts w:cs="Times New Roman"/>
          <w:szCs w:val="24"/>
          <w:highlight w:val="yellow"/>
          <w:lang w:val="x-none" w:eastAsia="x-none"/>
        </w:rPr>
        <w:t>selaku Pembimbing I yang telah menyediakan waktu, tenaga dan pikiran untuk mengarahkan dalam penyusunan</w:t>
      </w:r>
      <w:r w:rsidRPr="00771047">
        <w:rPr>
          <w:rFonts w:cs="Times New Roman"/>
          <w:szCs w:val="24"/>
          <w:highlight w:val="yellow"/>
          <w:lang w:val="id-ID" w:eastAsia="x-none"/>
        </w:rPr>
        <w:t xml:space="preserve"> skripsi </w:t>
      </w:r>
      <w:r w:rsidRPr="00771047">
        <w:rPr>
          <w:rFonts w:cs="Times New Roman"/>
          <w:szCs w:val="24"/>
          <w:highlight w:val="yellow"/>
          <w:lang w:val="x-none" w:eastAsia="x-none"/>
        </w:rPr>
        <w:t>ini</w:t>
      </w:r>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M. Sobirin Mohtar, Ns., M.Kep</w:t>
      </w:r>
      <w:r w:rsidRPr="00771047">
        <w:rPr>
          <w:rFonts w:cs="Times New Roman"/>
          <w:szCs w:val="24"/>
          <w:highlight w:val="yellow"/>
          <w:lang w:val="id-ID"/>
        </w:rPr>
        <w:t xml:space="preserve"> selaku Pembimbing II yang telah </w:t>
      </w:r>
      <w:r w:rsidRPr="00771047">
        <w:rPr>
          <w:rFonts w:cs="Times New Roman"/>
          <w:szCs w:val="24"/>
          <w:highlight w:val="yellow"/>
          <w:lang w:val="x-none" w:eastAsia="x-none"/>
        </w:rPr>
        <w:t>senantiasa memberikan arahan, bimbingan dan dukungan dalam penyusunan</w:t>
      </w:r>
      <w:r w:rsidRPr="00771047">
        <w:rPr>
          <w:rFonts w:cs="Times New Roman"/>
          <w:szCs w:val="24"/>
          <w:highlight w:val="yellow"/>
          <w:lang w:val="id-ID" w:eastAsia="x-none"/>
        </w:rPr>
        <w:t xml:space="preserve"> </w:t>
      </w:r>
      <w:r w:rsidRPr="00771047">
        <w:rPr>
          <w:rFonts w:cs="Times New Roman"/>
          <w:szCs w:val="24"/>
          <w:highlight w:val="yellow"/>
          <w:lang w:val="x-none" w:eastAsia="x-none"/>
        </w:rPr>
        <w:t>skripsi ini</w:t>
      </w:r>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Eirene E.M Gaghauna, Ns., MSN </w:t>
      </w:r>
      <w:r w:rsidRPr="00771047">
        <w:rPr>
          <w:rFonts w:cs="Times New Roman"/>
          <w:szCs w:val="24"/>
          <w:highlight w:val="yellow"/>
          <w:lang w:val="id-ID" w:eastAsia="x-none"/>
        </w:rPr>
        <w:t xml:space="preserve">selaku Penguji Utama yang telah memberikan </w:t>
      </w:r>
      <w:r w:rsidRPr="00771047">
        <w:rPr>
          <w:rFonts w:cs="Times New Roman"/>
          <w:szCs w:val="24"/>
          <w:highlight w:val="yellow"/>
          <w:lang w:eastAsia="x-none"/>
        </w:rPr>
        <w:t>arahan dan dukungan dalam penyusunan</w:t>
      </w:r>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7777777" w:rsidR="00DD22F1" w:rsidRPr="004C75C0" w:rsidRDefault="00DD22F1" w:rsidP="00BD4108">
      <w:pPr>
        <w:ind w:firstLine="709"/>
      </w:pPr>
      <w:r w:rsidRPr="004C75C0">
        <w:t>Peneliti menyadari bahwa dalam pen</w:t>
      </w:r>
      <w:r w:rsidRPr="004C75C0">
        <w:rPr>
          <w:lang w:val="id-ID"/>
        </w:rPr>
        <w:t>yusunan</w:t>
      </w:r>
      <w:r w:rsidRPr="004C75C0">
        <w:t xml:space="preserve"> skripsi ini memiliki banyak kekurangan sehingga dengan segala kerendahan hati peneliti mengharapkan saran dan kritik yang membangun demi kesempurnaan dimasa yang akan datang. </w:t>
      </w:r>
    </w:p>
    <w:p w14:paraId="127A4FFA" w14:textId="62793C8E" w:rsidR="008E558F" w:rsidRDefault="00DD22F1" w:rsidP="00BD4108">
      <w:pPr>
        <w:ind w:firstLine="709"/>
      </w:pPr>
      <w:r w:rsidRPr="004C75C0">
        <w:t>Saya berharap semoga Tuhan Yang Maha Esa berkenan membalas segala</w:t>
      </w:r>
      <w:r w:rsidR="00C204E5">
        <w:t xml:space="preserve"> </w:t>
      </w:r>
      <w:r w:rsidRPr="004C75C0">
        <w:t>kebaikan</w:t>
      </w:r>
      <w:r w:rsidR="00C204E5">
        <w:t xml:space="preserve"> </w:t>
      </w:r>
      <w:bookmarkStart w:id="17" w:name="_GoBack"/>
      <w:bookmarkEnd w:id="17"/>
      <w:r w:rsidRPr="004C75C0">
        <w:t xml:space="preserve">semua pihak yang telah membantu. Semoga skripsi ini membawa manfaat bagi pengembangan </w:t>
      </w:r>
      <w:r w:rsidR="00341793">
        <w:t>I</w:t>
      </w:r>
      <w:r w:rsidRPr="004C75C0">
        <w:t xml:space="preserve">lmu </w:t>
      </w:r>
      <w:r w:rsidR="00341793">
        <w:t>Kebidanan</w:t>
      </w:r>
      <w:r w:rsidRPr="004C75C0">
        <w:t>.</w:t>
      </w: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236D0A" w14:paraId="25701DCB" w14:textId="77777777" w:rsidTr="00236D0A">
        <w:trPr>
          <w:jc w:val="right"/>
        </w:trPr>
        <w:tc>
          <w:tcPr>
            <w:tcW w:w="3256" w:type="dxa"/>
          </w:tcPr>
          <w:p w14:paraId="6D6B7518" w14:textId="77777777" w:rsidR="00236D0A" w:rsidRDefault="00236D0A" w:rsidP="00236D0A">
            <w:pPr>
              <w:jc w:val="center"/>
            </w:pPr>
            <w:r>
              <w:t xml:space="preserve">Banjarmasin, </w:t>
            </w:r>
            <w:r w:rsidRPr="00A70CAE">
              <w:rPr>
                <w:highlight w:val="yellow"/>
              </w:rPr>
              <w:t>30 Agustus 2021</w:t>
            </w:r>
          </w:p>
          <w:p w14:paraId="4E780863" w14:textId="77777777" w:rsidR="00236D0A" w:rsidRDefault="00236D0A" w:rsidP="00236D0A">
            <w:pPr>
              <w:jc w:val="center"/>
            </w:pPr>
          </w:p>
          <w:p w14:paraId="08EDCA22" w14:textId="6DE6A2BE" w:rsidR="00236D0A" w:rsidRDefault="00236D0A" w:rsidP="00236D0A">
            <w:pPr>
              <w:jc w:val="center"/>
            </w:pPr>
            <w:r>
              <w:t>Penulis</w:t>
            </w:r>
          </w:p>
        </w:tc>
      </w:tr>
    </w:tbl>
    <w:p w14:paraId="20B4100D" w14:textId="77777777" w:rsidR="00236D0A" w:rsidRDefault="00236D0A">
      <w:pPr>
        <w:spacing w:after="160" w:line="259" w:lineRule="auto"/>
        <w:jc w:val="left"/>
        <w:rPr>
          <w:rFonts w:eastAsiaTheme="majorEastAsia" w:cstheme="majorBidi"/>
          <w:b/>
          <w:sz w:val="28"/>
          <w:szCs w:val="32"/>
        </w:rPr>
      </w:pPr>
      <w:bookmarkStart w:id="18" w:name="_Toc88816274"/>
      <w:bookmarkEnd w:id="0"/>
      <w:bookmarkEnd w:id="1"/>
      <w:bookmarkEnd w:id="2"/>
      <w:bookmarkEnd w:id="3"/>
      <w:bookmarkEnd w:id="4"/>
      <w:r>
        <w:br w:type="page"/>
      </w:r>
    </w:p>
    <w:p w14:paraId="5232E9EA" w14:textId="2F71180A"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CE46EA" w:rsidRDefault="00CE46EA" w:rsidP="00A076FE">
                            <w:pPr>
                              <w:spacing w:line="240" w:lineRule="auto"/>
                              <w:jc w:val="center"/>
                              <w:rPr>
                                <w:sz w:val="16"/>
                                <w:szCs w:val="16"/>
                              </w:rPr>
                            </w:pPr>
                            <w:r>
                              <w:rPr>
                                <w:sz w:val="16"/>
                                <w:szCs w:val="16"/>
                              </w:rPr>
                              <w:t>Daftar Isi Menggunakan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CE46EA" w:rsidRDefault="00CE46EA"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8"/>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CFF3D56" w14:textId="67077A8C" w:rsidR="00AA15CF" w:rsidRPr="00AA15CF" w:rsidRDefault="00F40263" w:rsidP="00AA15CF">
          <w:pPr>
            <w:pStyle w:val="TOC1"/>
            <w:rPr>
              <w:rFonts w:asciiTheme="minorHAnsi" w:eastAsiaTheme="minorEastAsia" w:hAnsiTheme="minorHAnsi"/>
              <w:b w:val="0"/>
              <w:noProof/>
              <w:color w:val="auto"/>
              <w:sz w:val="24"/>
              <w:szCs w:val="24"/>
              <w:lang w:val="en-ID" w:eastAsia="en-ID"/>
            </w:rPr>
          </w:pPr>
          <w:r w:rsidRPr="00AA15CF">
            <w:rPr>
              <w:sz w:val="24"/>
              <w:szCs w:val="24"/>
            </w:rPr>
            <w:fldChar w:fldCharType="begin"/>
          </w:r>
          <w:r w:rsidRPr="00AA15CF">
            <w:rPr>
              <w:sz w:val="24"/>
              <w:szCs w:val="24"/>
            </w:rPr>
            <w:instrText xml:space="preserve"> TOC \o "1-3" \h \z \u </w:instrText>
          </w:r>
          <w:r w:rsidRPr="00AA15CF">
            <w:rPr>
              <w:sz w:val="24"/>
              <w:szCs w:val="24"/>
            </w:rPr>
            <w:fldChar w:fldCharType="separate"/>
          </w:r>
          <w:hyperlink w:anchor="_Toc88816267" w:history="1">
            <w:r w:rsidR="00AA15CF" w:rsidRPr="00AA15CF">
              <w:rPr>
                <w:rStyle w:val="Hyperlink"/>
                <w:noProof/>
                <w:sz w:val="24"/>
                <w:szCs w:val="24"/>
              </w:rPr>
              <w:t>HALAMAN SAMPU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7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i</w:t>
            </w:r>
            <w:r w:rsidR="00AA15CF" w:rsidRPr="00AA15CF">
              <w:rPr>
                <w:noProof/>
                <w:webHidden/>
                <w:sz w:val="24"/>
                <w:szCs w:val="24"/>
              </w:rPr>
              <w:fldChar w:fldCharType="end"/>
            </w:r>
          </w:hyperlink>
        </w:p>
        <w:p w14:paraId="76E0E99A" w14:textId="12113AC2"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68" w:history="1">
            <w:r w:rsidR="00AA15CF" w:rsidRPr="00AA15CF">
              <w:rPr>
                <w:rStyle w:val="Hyperlink"/>
                <w:noProof/>
                <w:sz w:val="24"/>
                <w:szCs w:val="24"/>
              </w:rPr>
              <w:t xml:space="preserve">HALAMAN </w:t>
            </w:r>
            <w:r w:rsidR="00AA15CF" w:rsidRPr="00AA15CF">
              <w:rPr>
                <w:rStyle w:val="Hyperlink"/>
                <w:noProof/>
                <w:sz w:val="24"/>
                <w:szCs w:val="24"/>
                <w:lang w:val="id-ID"/>
              </w:rPr>
              <w:t>PERSETUJUAN</w:t>
            </w:r>
            <w:r w:rsidR="00AA15CF" w:rsidRPr="00AA15CF">
              <w:rPr>
                <w:rStyle w:val="Hyperlink"/>
                <w:noProof/>
                <w:sz w:val="24"/>
                <w:szCs w:val="24"/>
              </w:rPr>
              <w:t xml:space="preserve"> KOMISI PEMBIMBING</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8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ii</w:t>
            </w:r>
            <w:r w:rsidR="00AA15CF" w:rsidRPr="00AA15CF">
              <w:rPr>
                <w:noProof/>
                <w:webHidden/>
                <w:sz w:val="24"/>
                <w:szCs w:val="24"/>
              </w:rPr>
              <w:fldChar w:fldCharType="end"/>
            </w:r>
          </w:hyperlink>
        </w:p>
        <w:p w14:paraId="2D6E9F39" w14:textId="5DA632C3"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69" w:history="1">
            <w:r w:rsidR="00AA15CF" w:rsidRPr="00AA15CF">
              <w:rPr>
                <w:rStyle w:val="Hyperlink"/>
                <w:noProof/>
                <w:sz w:val="24"/>
                <w:szCs w:val="24"/>
              </w:rPr>
              <w:t>HALAMAN PENGESAHAN DEWAN PENGUJ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9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iii</w:t>
            </w:r>
            <w:r w:rsidR="00AA15CF" w:rsidRPr="00AA15CF">
              <w:rPr>
                <w:noProof/>
                <w:webHidden/>
                <w:sz w:val="24"/>
                <w:szCs w:val="24"/>
              </w:rPr>
              <w:fldChar w:fldCharType="end"/>
            </w:r>
          </w:hyperlink>
        </w:p>
        <w:p w14:paraId="07DF254D" w14:textId="443A2613"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0" w:history="1">
            <w:r w:rsidR="00AA15CF" w:rsidRPr="00AA15CF">
              <w:rPr>
                <w:rStyle w:val="Hyperlink"/>
                <w:noProof/>
                <w:sz w:val="24"/>
                <w:szCs w:val="24"/>
              </w:rPr>
              <w:t>PERNYATAAN KEASLIAN TULI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0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iv</w:t>
            </w:r>
            <w:r w:rsidR="00AA15CF" w:rsidRPr="00AA15CF">
              <w:rPr>
                <w:noProof/>
                <w:webHidden/>
                <w:sz w:val="24"/>
                <w:szCs w:val="24"/>
              </w:rPr>
              <w:fldChar w:fldCharType="end"/>
            </w:r>
          </w:hyperlink>
        </w:p>
        <w:p w14:paraId="16A6BB6A" w14:textId="207A0E1E"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1" w:history="1">
            <w:r w:rsidR="00AA15CF" w:rsidRPr="00AA15CF">
              <w:rPr>
                <w:rStyle w:val="Hyperlink"/>
                <w:noProof/>
                <w:sz w:val="24"/>
                <w:szCs w:val="24"/>
              </w:rPr>
              <w:t>ABSTRAK</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1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v</w:t>
            </w:r>
            <w:r w:rsidR="00AA15CF" w:rsidRPr="00AA15CF">
              <w:rPr>
                <w:noProof/>
                <w:webHidden/>
                <w:sz w:val="24"/>
                <w:szCs w:val="24"/>
              </w:rPr>
              <w:fldChar w:fldCharType="end"/>
            </w:r>
          </w:hyperlink>
        </w:p>
        <w:p w14:paraId="15708D14" w14:textId="0D5E6C20"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2" w:history="1">
            <w:r w:rsidR="00AA15CF" w:rsidRPr="00AA15CF">
              <w:rPr>
                <w:rStyle w:val="Hyperlink"/>
                <w:i/>
                <w:iCs/>
                <w:noProof/>
                <w:sz w:val="24"/>
                <w:szCs w:val="24"/>
                <w:lang w:val="id-ID"/>
              </w:rPr>
              <w:t>ABSTRACT</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2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vi</w:t>
            </w:r>
            <w:r w:rsidR="00AA15CF" w:rsidRPr="00AA15CF">
              <w:rPr>
                <w:noProof/>
                <w:webHidden/>
                <w:sz w:val="24"/>
                <w:szCs w:val="24"/>
              </w:rPr>
              <w:fldChar w:fldCharType="end"/>
            </w:r>
          </w:hyperlink>
        </w:p>
        <w:p w14:paraId="19E0FB41" w14:textId="54216F3A"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3" w:history="1">
            <w:r w:rsidR="00AA15CF" w:rsidRPr="00AA15CF">
              <w:rPr>
                <w:rStyle w:val="Hyperlink"/>
                <w:noProof/>
                <w:sz w:val="24"/>
                <w:szCs w:val="24"/>
              </w:rPr>
              <w:t>KATA PENGANT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3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vii</w:t>
            </w:r>
            <w:r w:rsidR="00AA15CF" w:rsidRPr="00AA15CF">
              <w:rPr>
                <w:noProof/>
                <w:webHidden/>
                <w:sz w:val="24"/>
                <w:szCs w:val="24"/>
              </w:rPr>
              <w:fldChar w:fldCharType="end"/>
            </w:r>
          </w:hyperlink>
        </w:p>
        <w:p w14:paraId="6713AEEC" w14:textId="328F86DF"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4" w:history="1">
            <w:r w:rsidR="00AA15CF" w:rsidRPr="00AA15CF">
              <w:rPr>
                <w:rStyle w:val="Hyperlink"/>
                <w:noProof/>
                <w:sz w:val="24"/>
                <w:szCs w:val="24"/>
              </w:rPr>
              <w:t>DAFTAR IS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4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ix</w:t>
            </w:r>
            <w:r w:rsidR="00AA15CF" w:rsidRPr="00AA15CF">
              <w:rPr>
                <w:noProof/>
                <w:webHidden/>
                <w:sz w:val="24"/>
                <w:szCs w:val="24"/>
              </w:rPr>
              <w:fldChar w:fldCharType="end"/>
            </w:r>
          </w:hyperlink>
        </w:p>
        <w:p w14:paraId="792A8A6B" w14:textId="778AD6B7"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5" w:history="1">
            <w:r w:rsidR="00AA15CF" w:rsidRPr="00AA15CF">
              <w:rPr>
                <w:rStyle w:val="Hyperlink"/>
                <w:noProof/>
                <w:sz w:val="24"/>
                <w:szCs w:val="24"/>
              </w:rPr>
              <w:t>DAFTAR GAMB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5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xi</w:t>
            </w:r>
            <w:r w:rsidR="00AA15CF" w:rsidRPr="00AA15CF">
              <w:rPr>
                <w:noProof/>
                <w:webHidden/>
                <w:sz w:val="24"/>
                <w:szCs w:val="24"/>
              </w:rPr>
              <w:fldChar w:fldCharType="end"/>
            </w:r>
          </w:hyperlink>
        </w:p>
        <w:p w14:paraId="700D2048" w14:textId="7D575EE8"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6" w:history="1">
            <w:r w:rsidR="00AA15CF" w:rsidRPr="00AA15CF">
              <w:rPr>
                <w:rStyle w:val="Hyperlink"/>
                <w:noProof/>
                <w:sz w:val="24"/>
                <w:szCs w:val="24"/>
              </w:rPr>
              <w:t>DAFTAR TABE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6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xii</w:t>
            </w:r>
            <w:r w:rsidR="00AA15CF" w:rsidRPr="00AA15CF">
              <w:rPr>
                <w:noProof/>
                <w:webHidden/>
                <w:sz w:val="24"/>
                <w:szCs w:val="24"/>
              </w:rPr>
              <w:fldChar w:fldCharType="end"/>
            </w:r>
          </w:hyperlink>
        </w:p>
        <w:p w14:paraId="429C5C46" w14:textId="1D4B977C"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7" w:history="1">
            <w:r w:rsidR="00AA15CF" w:rsidRPr="00AA15CF">
              <w:rPr>
                <w:rStyle w:val="Hyperlink"/>
                <w:noProof/>
                <w:sz w:val="24"/>
                <w:szCs w:val="24"/>
              </w:rPr>
              <w:t>DAFTAR LAMPIR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7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xiii</w:t>
            </w:r>
            <w:r w:rsidR="00AA15CF" w:rsidRPr="00AA15CF">
              <w:rPr>
                <w:noProof/>
                <w:webHidden/>
                <w:sz w:val="24"/>
                <w:szCs w:val="24"/>
              </w:rPr>
              <w:fldChar w:fldCharType="end"/>
            </w:r>
          </w:hyperlink>
        </w:p>
        <w:p w14:paraId="038CB57C" w14:textId="14D41CE5"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78" w:history="1">
            <w:r w:rsidR="00AA15CF" w:rsidRPr="00AA15CF">
              <w:rPr>
                <w:rStyle w:val="Hyperlink"/>
                <w:noProof/>
                <w:sz w:val="24"/>
                <w:szCs w:val="24"/>
              </w:rPr>
              <w:t>BAB I  PENDAHULU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8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1</w:t>
            </w:r>
            <w:r w:rsidR="00AA15CF" w:rsidRPr="00AA15CF">
              <w:rPr>
                <w:noProof/>
                <w:webHidden/>
                <w:sz w:val="24"/>
                <w:szCs w:val="24"/>
              </w:rPr>
              <w:fldChar w:fldCharType="end"/>
            </w:r>
          </w:hyperlink>
        </w:p>
        <w:p w14:paraId="481B1789" w14:textId="4D311FFB"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79" w:history="1">
            <w:r w:rsidR="00AA15CF" w:rsidRPr="00AA15CF">
              <w:rPr>
                <w:rStyle w:val="Hyperlink"/>
                <w:noProof/>
                <w:szCs w:val="24"/>
              </w:rPr>
              <w:t>1.1</w:t>
            </w:r>
            <w:r w:rsidR="00AA15CF" w:rsidRPr="00AA15CF">
              <w:rPr>
                <w:rStyle w:val="Hyperlink"/>
                <w:rFonts w:cs="Times New Roman"/>
                <w:noProof/>
                <w:szCs w:val="24"/>
                <w:lang w:val="en-ID" w:eastAsia="en-ID"/>
              </w:rPr>
              <w:t xml:space="preserve"> </w:t>
            </w:r>
            <w:r w:rsidR="00AA15CF" w:rsidRPr="00AA15CF">
              <w:rPr>
                <w:rStyle w:val="Hyperlink"/>
                <w:noProof/>
                <w:szCs w:val="24"/>
              </w:rPr>
              <w:t>Latar Belakang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79 \h </w:instrText>
            </w:r>
            <w:r w:rsidR="00AA15CF" w:rsidRPr="00AA15CF">
              <w:rPr>
                <w:noProof/>
                <w:webHidden/>
                <w:szCs w:val="24"/>
              </w:rPr>
            </w:r>
            <w:r w:rsidR="00AA15CF" w:rsidRPr="00AA15CF">
              <w:rPr>
                <w:noProof/>
                <w:webHidden/>
                <w:szCs w:val="24"/>
              </w:rPr>
              <w:fldChar w:fldCharType="separate"/>
            </w:r>
            <w:r w:rsidR="00AD06D2">
              <w:rPr>
                <w:noProof/>
                <w:webHidden/>
                <w:szCs w:val="24"/>
              </w:rPr>
              <w:t>1</w:t>
            </w:r>
            <w:r w:rsidR="00AA15CF" w:rsidRPr="00AA15CF">
              <w:rPr>
                <w:noProof/>
                <w:webHidden/>
                <w:szCs w:val="24"/>
              </w:rPr>
              <w:fldChar w:fldCharType="end"/>
            </w:r>
          </w:hyperlink>
        </w:p>
        <w:p w14:paraId="5262B32B" w14:textId="7D4A29C6"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80" w:history="1">
            <w:r w:rsidR="00AA15CF" w:rsidRPr="00AA15CF">
              <w:rPr>
                <w:rStyle w:val="Hyperlink"/>
                <w:noProof/>
                <w:szCs w:val="24"/>
                <w14:scene3d>
                  <w14:camera w14:prst="orthographicFront"/>
                  <w14:lightRig w14:rig="threePt" w14:dir="t">
                    <w14:rot w14:lat="0" w14:lon="0" w14:rev="0"/>
                  </w14:lightRig>
                </w14:scene3d>
              </w:rPr>
              <w:t>1.1.1</w:t>
            </w:r>
            <w:r w:rsidR="00AA15CF" w:rsidRPr="00AA15CF">
              <w:rPr>
                <w:rStyle w:val="Hyperlink"/>
                <w:noProof/>
                <w:szCs w:val="24"/>
              </w:rPr>
              <w:t xml:space="preserve"> Sub-sub BAB</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0 \h </w:instrText>
            </w:r>
            <w:r w:rsidR="00AA15CF" w:rsidRPr="00AA15CF">
              <w:rPr>
                <w:noProof/>
                <w:webHidden/>
                <w:szCs w:val="24"/>
              </w:rPr>
            </w:r>
            <w:r w:rsidR="00AA15CF" w:rsidRPr="00AA15CF">
              <w:rPr>
                <w:noProof/>
                <w:webHidden/>
                <w:szCs w:val="24"/>
              </w:rPr>
              <w:fldChar w:fldCharType="separate"/>
            </w:r>
            <w:r w:rsidR="00AD06D2">
              <w:rPr>
                <w:noProof/>
                <w:webHidden/>
                <w:szCs w:val="24"/>
              </w:rPr>
              <w:t>2</w:t>
            </w:r>
            <w:r w:rsidR="00AA15CF" w:rsidRPr="00AA15CF">
              <w:rPr>
                <w:noProof/>
                <w:webHidden/>
                <w:szCs w:val="24"/>
              </w:rPr>
              <w:fldChar w:fldCharType="end"/>
            </w:r>
          </w:hyperlink>
        </w:p>
        <w:p w14:paraId="2F804EA4" w14:textId="079EFFD3"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1" w:history="1">
            <w:r w:rsidR="00AA15CF" w:rsidRPr="00AA15CF">
              <w:rPr>
                <w:rStyle w:val="Hyperlink"/>
                <w:noProof/>
                <w:szCs w:val="24"/>
              </w:rPr>
              <w:t>1.2 Rumusan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1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6855B122" w14:textId="2C7C6FA8"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2" w:history="1">
            <w:r w:rsidR="00AA15CF" w:rsidRPr="00AA15CF">
              <w:rPr>
                <w:rStyle w:val="Hyperlink"/>
                <w:noProof/>
                <w:szCs w:val="24"/>
              </w:rPr>
              <w:t>1.3 Tuju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2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3A795119" w14:textId="347B0BE2"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83"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1</w:t>
            </w:r>
            <w:r w:rsidR="00AA15CF" w:rsidRPr="00AA15CF">
              <w:rPr>
                <w:rStyle w:val="Hyperlink"/>
                <w:rFonts w:eastAsia="Arial"/>
                <w:noProof/>
                <w:szCs w:val="24"/>
                <w:highlight w:val="yellow"/>
              </w:rPr>
              <w:t xml:space="preserve"> Tujuan Umum</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3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5B290D90" w14:textId="273139B6"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84"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2</w:t>
            </w:r>
            <w:r w:rsidR="00AA15CF" w:rsidRPr="00AA15CF">
              <w:rPr>
                <w:rStyle w:val="Hyperlink"/>
                <w:rFonts w:eastAsia="Arial"/>
                <w:noProof/>
                <w:szCs w:val="24"/>
                <w:highlight w:val="yellow"/>
              </w:rPr>
              <w:t xml:space="preserve"> Tujuan Khusu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4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50FA3337" w14:textId="10C9104D"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5" w:history="1">
            <w:r w:rsidR="00AA15CF" w:rsidRPr="00AA15CF">
              <w:rPr>
                <w:rStyle w:val="Hyperlink"/>
                <w:noProof/>
                <w:szCs w:val="24"/>
              </w:rPr>
              <w:t>1.4 Manfaat</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5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298BA005" w14:textId="1AA206B6"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86"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4.1</w:t>
            </w:r>
            <w:r w:rsidR="00AA15CF" w:rsidRPr="00AA15CF">
              <w:rPr>
                <w:rStyle w:val="Hyperlink"/>
                <w:rFonts w:eastAsia="Arial"/>
                <w:noProof/>
                <w:szCs w:val="24"/>
                <w:highlight w:val="yellow"/>
              </w:rPr>
              <w:t xml:space="preserve"> Manfaat Teore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6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6C86ADE4" w14:textId="6A6EB670"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87" w:history="1">
            <w:r w:rsidR="00AA15CF" w:rsidRPr="00AA15CF">
              <w:rPr>
                <w:rStyle w:val="Hyperlink"/>
                <w:noProof/>
                <w:szCs w:val="24"/>
                <w:highlight w:val="yellow"/>
                <w14:scene3d>
                  <w14:camera w14:prst="orthographicFront"/>
                  <w14:lightRig w14:rig="threePt" w14:dir="t">
                    <w14:rot w14:lat="0" w14:lon="0" w14:rev="0"/>
                  </w14:lightRig>
                </w14:scene3d>
              </w:rPr>
              <w:t>1.4.2</w:t>
            </w:r>
            <w:r w:rsidR="00AA15CF" w:rsidRPr="00AA15CF">
              <w:rPr>
                <w:rStyle w:val="Hyperlink"/>
                <w:rFonts w:eastAsia="Arial"/>
                <w:noProof/>
                <w:szCs w:val="24"/>
                <w:highlight w:val="yellow"/>
              </w:rPr>
              <w:t xml:space="preserve"> Manfaat Prak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7 \h </w:instrText>
            </w:r>
            <w:r w:rsidR="00AA15CF" w:rsidRPr="00AA15CF">
              <w:rPr>
                <w:noProof/>
                <w:webHidden/>
                <w:szCs w:val="24"/>
              </w:rPr>
            </w:r>
            <w:r w:rsidR="00AA15CF" w:rsidRPr="00AA15CF">
              <w:rPr>
                <w:noProof/>
                <w:webHidden/>
                <w:szCs w:val="24"/>
              </w:rPr>
              <w:fldChar w:fldCharType="separate"/>
            </w:r>
            <w:r w:rsidR="00AD06D2">
              <w:rPr>
                <w:noProof/>
                <w:webHidden/>
                <w:szCs w:val="24"/>
              </w:rPr>
              <w:t>3</w:t>
            </w:r>
            <w:r w:rsidR="00AA15CF" w:rsidRPr="00AA15CF">
              <w:rPr>
                <w:noProof/>
                <w:webHidden/>
                <w:szCs w:val="24"/>
              </w:rPr>
              <w:fldChar w:fldCharType="end"/>
            </w:r>
          </w:hyperlink>
        </w:p>
        <w:p w14:paraId="05C9E803" w14:textId="76ED56A7"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88" w:history="1">
            <w:r w:rsidR="00AA15CF" w:rsidRPr="00AA15CF">
              <w:rPr>
                <w:rStyle w:val="Hyperlink"/>
                <w:noProof/>
                <w:sz w:val="24"/>
                <w:szCs w:val="24"/>
              </w:rPr>
              <w:t>BAB II TINJAUAN PU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88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4</w:t>
            </w:r>
            <w:r w:rsidR="00AA15CF" w:rsidRPr="00AA15CF">
              <w:rPr>
                <w:noProof/>
                <w:webHidden/>
                <w:sz w:val="24"/>
                <w:szCs w:val="24"/>
              </w:rPr>
              <w:fldChar w:fldCharType="end"/>
            </w:r>
          </w:hyperlink>
        </w:p>
        <w:p w14:paraId="2DD66906" w14:textId="60376B11"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9" w:history="1">
            <w:r w:rsidR="00AA15CF" w:rsidRPr="00AA15CF">
              <w:rPr>
                <w:rStyle w:val="Hyperlink"/>
                <w:noProof/>
                <w:szCs w:val="24"/>
              </w:rPr>
              <w:t>2.1 Landasan Teor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9 \h </w:instrText>
            </w:r>
            <w:r w:rsidR="00AA15CF" w:rsidRPr="00AA15CF">
              <w:rPr>
                <w:noProof/>
                <w:webHidden/>
                <w:szCs w:val="24"/>
              </w:rPr>
            </w:r>
            <w:r w:rsidR="00AA15CF" w:rsidRPr="00AA15CF">
              <w:rPr>
                <w:noProof/>
                <w:webHidden/>
                <w:szCs w:val="24"/>
              </w:rPr>
              <w:fldChar w:fldCharType="separate"/>
            </w:r>
            <w:r w:rsidR="00AD06D2">
              <w:rPr>
                <w:noProof/>
                <w:webHidden/>
                <w:szCs w:val="24"/>
              </w:rPr>
              <w:t>4</w:t>
            </w:r>
            <w:r w:rsidR="00AA15CF" w:rsidRPr="00AA15CF">
              <w:rPr>
                <w:noProof/>
                <w:webHidden/>
                <w:szCs w:val="24"/>
              </w:rPr>
              <w:fldChar w:fldCharType="end"/>
            </w:r>
          </w:hyperlink>
        </w:p>
        <w:p w14:paraId="1587CBEC" w14:textId="05D7FEC6"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0" w:history="1">
            <w:r w:rsidR="00AA15CF" w:rsidRPr="00AA15CF">
              <w:rPr>
                <w:rStyle w:val="Hyperlink"/>
                <w:noProof/>
                <w:szCs w:val="24"/>
              </w:rPr>
              <w:t>2.2 Kerangka Pemikir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0 \h </w:instrText>
            </w:r>
            <w:r w:rsidR="00AA15CF" w:rsidRPr="00AA15CF">
              <w:rPr>
                <w:noProof/>
                <w:webHidden/>
                <w:szCs w:val="24"/>
              </w:rPr>
            </w:r>
            <w:r w:rsidR="00AA15CF" w:rsidRPr="00AA15CF">
              <w:rPr>
                <w:noProof/>
                <w:webHidden/>
                <w:szCs w:val="24"/>
              </w:rPr>
              <w:fldChar w:fldCharType="separate"/>
            </w:r>
            <w:r w:rsidR="00AD06D2">
              <w:rPr>
                <w:noProof/>
                <w:webHidden/>
                <w:szCs w:val="24"/>
              </w:rPr>
              <w:t>4</w:t>
            </w:r>
            <w:r w:rsidR="00AA15CF" w:rsidRPr="00AA15CF">
              <w:rPr>
                <w:noProof/>
                <w:webHidden/>
                <w:szCs w:val="24"/>
              </w:rPr>
              <w:fldChar w:fldCharType="end"/>
            </w:r>
          </w:hyperlink>
        </w:p>
        <w:p w14:paraId="15A6CDD1" w14:textId="506FD2B5"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291" w:history="1">
            <w:r w:rsidR="00AA15CF" w:rsidRPr="00AA15CF">
              <w:rPr>
                <w:rStyle w:val="Hyperlink"/>
                <w:noProof/>
                <w:sz w:val="24"/>
                <w:szCs w:val="24"/>
              </w:rPr>
              <w:t>BAB III METODE PENELITI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91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5</w:t>
            </w:r>
            <w:r w:rsidR="00AA15CF" w:rsidRPr="00AA15CF">
              <w:rPr>
                <w:noProof/>
                <w:webHidden/>
                <w:sz w:val="24"/>
                <w:szCs w:val="24"/>
              </w:rPr>
              <w:fldChar w:fldCharType="end"/>
            </w:r>
          </w:hyperlink>
        </w:p>
        <w:p w14:paraId="3B327D6E" w14:textId="4A471D78"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2" w:history="1">
            <w:r w:rsidR="00AA15CF" w:rsidRPr="00AA15CF">
              <w:rPr>
                <w:rStyle w:val="Hyperlink"/>
                <w:noProof/>
                <w:szCs w:val="24"/>
              </w:rPr>
              <w:t xml:space="preserve">3.1 Rancangan Strateg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2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1B02A8C6" w14:textId="7FBA4825"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93" w:history="1">
            <w:r w:rsidR="00AA15CF" w:rsidRPr="00AA15CF">
              <w:rPr>
                <w:rStyle w:val="Hyperlink"/>
                <w:noProof/>
                <w:szCs w:val="24"/>
                <w14:scene3d>
                  <w14:camera w14:prst="orthographicFront"/>
                  <w14:lightRig w14:rig="threePt" w14:dir="t">
                    <w14:rot w14:lat="0" w14:lon="0" w14:rev="0"/>
                  </w14:lightRig>
                </w14:scene3d>
              </w:rPr>
              <w:t>3.1.1</w:t>
            </w:r>
            <w:r w:rsidR="00AA15CF" w:rsidRPr="00AA15CF">
              <w:rPr>
                <w:rStyle w:val="Hyperlink"/>
                <w:noProof/>
                <w:szCs w:val="24"/>
              </w:rPr>
              <w:t xml:space="preserve"> Metode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3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5011762A" w14:textId="3AE007D3" w:rsidR="00AA15CF" w:rsidRPr="00AA15CF" w:rsidRDefault="00977586" w:rsidP="00AA15CF">
          <w:pPr>
            <w:pStyle w:val="TOC3"/>
            <w:spacing w:line="480" w:lineRule="auto"/>
            <w:rPr>
              <w:rFonts w:asciiTheme="minorHAnsi" w:eastAsiaTheme="minorEastAsia" w:hAnsiTheme="minorHAnsi"/>
              <w:noProof/>
              <w:color w:val="auto"/>
              <w:szCs w:val="24"/>
              <w:lang w:val="en-ID" w:eastAsia="en-ID"/>
            </w:rPr>
          </w:pPr>
          <w:hyperlink w:anchor="_Toc88816294" w:history="1">
            <w:r w:rsidR="00AA15CF" w:rsidRPr="00AA15CF">
              <w:rPr>
                <w:rStyle w:val="Hyperlink"/>
                <w:noProof/>
                <w:szCs w:val="24"/>
                <w14:scene3d>
                  <w14:camera w14:prst="orthographicFront"/>
                  <w14:lightRig w14:rig="threePt" w14:dir="t">
                    <w14:rot w14:lat="0" w14:lon="0" w14:rev="0"/>
                  </w14:lightRig>
                </w14:scene3d>
              </w:rPr>
              <w:t>3.1.2</w:t>
            </w:r>
            <w:r w:rsidR="00AA15CF" w:rsidRPr="00AA15CF">
              <w:rPr>
                <w:rStyle w:val="Hyperlink"/>
                <w:noProof/>
                <w:szCs w:val="24"/>
              </w:rPr>
              <w:t xml:space="preserve"> Sumber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4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48EF18FA" w14:textId="6CFF60BE"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5" w:history="1">
            <w:r w:rsidR="00AA15CF" w:rsidRPr="00AA15CF">
              <w:rPr>
                <w:rStyle w:val="Hyperlink"/>
                <w:noProof/>
                <w:szCs w:val="24"/>
              </w:rPr>
              <w:t xml:space="preserve">3.2 Kata Kunc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5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179E01FE" w14:textId="5F1A3C44"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6" w:history="1">
            <w:r w:rsidR="00AA15CF" w:rsidRPr="00AA15CF">
              <w:rPr>
                <w:rStyle w:val="Hyperlink"/>
                <w:noProof/>
                <w:szCs w:val="24"/>
              </w:rPr>
              <w:t xml:space="preserve">3.3 Kriteria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6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23BF3894" w14:textId="302E52A3"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7" w:history="1">
            <w:r w:rsidR="00AA15CF" w:rsidRPr="00AA15CF">
              <w:rPr>
                <w:rStyle w:val="Hyperlink"/>
                <w:noProof/>
                <w:szCs w:val="24"/>
              </w:rPr>
              <w:t xml:space="preserve">3.4 Tahap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7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79EA4E4B" w14:textId="342901FA"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8" w:history="1">
            <w:r w:rsidR="00AA15CF" w:rsidRPr="00AA15CF">
              <w:rPr>
                <w:rStyle w:val="Hyperlink"/>
                <w:noProof/>
                <w:szCs w:val="24"/>
              </w:rPr>
              <w:t xml:space="preserve">3.5 Seleksi Studi </w:t>
            </w:r>
            <w:r w:rsidR="00AA15CF" w:rsidRPr="00AA15CF">
              <w:rPr>
                <w:rStyle w:val="Hyperlink"/>
                <w:i/>
                <w:iCs/>
                <w:noProof/>
                <w:szCs w:val="24"/>
              </w:rPr>
              <w:t>Literature</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8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2CCA8CDB" w14:textId="6A39A0B9"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9" w:history="1">
            <w:r w:rsidR="00AA15CF" w:rsidRPr="00AA15CF">
              <w:rPr>
                <w:rStyle w:val="Hyperlink"/>
                <w:noProof/>
                <w:szCs w:val="24"/>
              </w:rPr>
              <w:t>3.6 Penilaian Kualitas Artikel</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9 \h </w:instrText>
            </w:r>
            <w:r w:rsidR="00AA15CF" w:rsidRPr="00AA15CF">
              <w:rPr>
                <w:noProof/>
                <w:webHidden/>
                <w:szCs w:val="24"/>
              </w:rPr>
            </w:r>
            <w:r w:rsidR="00AA15CF" w:rsidRPr="00AA15CF">
              <w:rPr>
                <w:noProof/>
                <w:webHidden/>
                <w:szCs w:val="24"/>
              </w:rPr>
              <w:fldChar w:fldCharType="separate"/>
            </w:r>
            <w:r w:rsidR="00AD06D2">
              <w:rPr>
                <w:noProof/>
                <w:webHidden/>
                <w:szCs w:val="24"/>
              </w:rPr>
              <w:t>5</w:t>
            </w:r>
            <w:r w:rsidR="00AA15CF" w:rsidRPr="00AA15CF">
              <w:rPr>
                <w:noProof/>
                <w:webHidden/>
                <w:szCs w:val="24"/>
              </w:rPr>
              <w:fldChar w:fldCharType="end"/>
            </w:r>
          </w:hyperlink>
        </w:p>
        <w:p w14:paraId="718A7FE7" w14:textId="5574B18F"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300" w:history="1">
            <w:r w:rsidR="00AA15CF" w:rsidRPr="00AA15CF">
              <w:rPr>
                <w:rStyle w:val="Hyperlink"/>
                <w:rFonts w:eastAsia="Arial"/>
                <w:noProof/>
                <w:sz w:val="24"/>
                <w:szCs w:val="24"/>
              </w:rPr>
              <w:t>BAB IV HASIL KAJIAN LITERATUR DAN PEMBAHA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0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6</w:t>
            </w:r>
            <w:r w:rsidR="00AA15CF" w:rsidRPr="00AA15CF">
              <w:rPr>
                <w:noProof/>
                <w:webHidden/>
                <w:sz w:val="24"/>
                <w:szCs w:val="24"/>
              </w:rPr>
              <w:fldChar w:fldCharType="end"/>
            </w:r>
          </w:hyperlink>
        </w:p>
        <w:p w14:paraId="6959B2A8" w14:textId="5CCDCB89"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1" w:history="1">
            <w:r w:rsidR="00AA15CF" w:rsidRPr="00AA15CF">
              <w:rPr>
                <w:rStyle w:val="Hyperlink"/>
                <w:noProof/>
                <w:szCs w:val="24"/>
              </w:rPr>
              <w:t>4.1 Hasil Kajian 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1 \h </w:instrText>
            </w:r>
            <w:r w:rsidR="00AA15CF" w:rsidRPr="00AA15CF">
              <w:rPr>
                <w:noProof/>
                <w:webHidden/>
                <w:szCs w:val="24"/>
              </w:rPr>
            </w:r>
            <w:r w:rsidR="00AA15CF" w:rsidRPr="00AA15CF">
              <w:rPr>
                <w:noProof/>
                <w:webHidden/>
                <w:szCs w:val="24"/>
              </w:rPr>
              <w:fldChar w:fldCharType="separate"/>
            </w:r>
            <w:r w:rsidR="00AD06D2">
              <w:rPr>
                <w:noProof/>
                <w:webHidden/>
                <w:szCs w:val="24"/>
              </w:rPr>
              <w:t>6</w:t>
            </w:r>
            <w:r w:rsidR="00AA15CF" w:rsidRPr="00AA15CF">
              <w:rPr>
                <w:noProof/>
                <w:webHidden/>
                <w:szCs w:val="24"/>
              </w:rPr>
              <w:fldChar w:fldCharType="end"/>
            </w:r>
          </w:hyperlink>
        </w:p>
        <w:p w14:paraId="3127CD0B" w14:textId="2CB34B9F"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2" w:history="1">
            <w:r w:rsidR="00AA15CF" w:rsidRPr="00AA15CF">
              <w:rPr>
                <w:rStyle w:val="Hyperlink"/>
                <w:noProof/>
                <w:szCs w:val="24"/>
              </w:rPr>
              <w:t>4.2 Pembah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2 \h </w:instrText>
            </w:r>
            <w:r w:rsidR="00AA15CF" w:rsidRPr="00AA15CF">
              <w:rPr>
                <w:noProof/>
                <w:webHidden/>
                <w:szCs w:val="24"/>
              </w:rPr>
            </w:r>
            <w:r w:rsidR="00AA15CF" w:rsidRPr="00AA15CF">
              <w:rPr>
                <w:noProof/>
                <w:webHidden/>
                <w:szCs w:val="24"/>
              </w:rPr>
              <w:fldChar w:fldCharType="separate"/>
            </w:r>
            <w:r w:rsidR="00AD06D2">
              <w:rPr>
                <w:noProof/>
                <w:webHidden/>
                <w:szCs w:val="24"/>
              </w:rPr>
              <w:t>6</w:t>
            </w:r>
            <w:r w:rsidR="00AA15CF" w:rsidRPr="00AA15CF">
              <w:rPr>
                <w:noProof/>
                <w:webHidden/>
                <w:szCs w:val="24"/>
              </w:rPr>
              <w:fldChar w:fldCharType="end"/>
            </w:r>
          </w:hyperlink>
        </w:p>
        <w:p w14:paraId="5EF1FC0E" w14:textId="51DA0931"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3" w:history="1">
            <w:r w:rsidR="00AA15CF" w:rsidRPr="00AA15CF">
              <w:rPr>
                <w:rStyle w:val="Hyperlink"/>
                <w:noProof/>
                <w:szCs w:val="24"/>
              </w:rPr>
              <w:t>4.3 Keterbat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3 \h </w:instrText>
            </w:r>
            <w:r w:rsidR="00AA15CF" w:rsidRPr="00AA15CF">
              <w:rPr>
                <w:noProof/>
                <w:webHidden/>
                <w:szCs w:val="24"/>
              </w:rPr>
            </w:r>
            <w:r w:rsidR="00AA15CF" w:rsidRPr="00AA15CF">
              <w:rPr>
                <w:noProof/>
                <w:webHidden/>
                <w:szCs w:val="24"/>
              </w:rPr>
              <w:fldChar w:fldCharType="separate"/>
            </w:r>
            <w:r w:rsidR="00AD06D2">
              <w:rPr>
                <w:noProof/>
                <w:webHidden/>
                <w:szCs w:val="24"/>
              </w:rPr>
              <w:t>6</w:t>
            </w:r>
            <w:r w:rsidR="00AA15CF" w:rsidRPr="00AA15CF">
              <w:rPr>
                <w:noProof/>
                <w:webHidden/>
                <w:szCs w:val="24"/>
              </w:rPr>
              <w:fldChar w:fldCharType="end"/>
            </w:r>
          </w:hyperlink>
        </w:p>
        <w:p w14:paraId="045F95DB" w14:textId="63C84C8F" w:rsidR="00AA15CF" w:rsidRPr="00AA15CF" w:rsidRDefault="00977586" w:rsidP="00AA15CF">
          <w:pPr>
            <w:pStyle w:val="TOC1"/>
            <w:rPr>
              <w:rFonts w:asciiTheme="minorHAnsi" w:eastAsiaTheme="minorEastAsia" w:hAnsiTheme="minorHAnsi"/>
              <w:b w:val="0"/>
              <w:noProof/>
              <w:color w:val="auto"/>
              <w:sz w:val="24"/>
              <w:szCs w:val="24"/>
              <w:lang w:val="en-ID" w:eastAsia="en-ID"/>
            </w:rPr>
          </w:pPr>
          <w:hyperlink w:anchor="_Toc88816304" w:history="1">
            <w:r w:rsidR="00AA15CF" w:rsidRPr="00AA15CF">
              <w:rPr>
                <w:rStyle w:val="Hyperlink"/>
                <w:noProof/>
                <w:sz w:val="24"/>
                <w:szCs w:val="24"/>
              </w:rPr>
              <w:t>BAB V PENUTUP</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4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7</w:t>
            </w:r>
            <w:r w:rsidR="00AA15CF" w:rsidRPr="00AA15CF">
              <w:rPr>
                <w:noProof/>
                <w:webHidden/>
                <w:sz w:val="24"/>
                <w:szCs w:val="24"/>
              </w:rPr>
              <w:fldChar w:fldCharType="end"/>
            </w:r>
          </w:hyperlink>
        </w:p>
        <w:p w14:paraId="6204B432" w14:textId="7DB01E33"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5" w:history="1">
            <w:r w:rsidR="00AA15CF" w:rsidRPr="00AA15CF">
              <w:rPr>
                <w:rStyle w:val="Hyperlink"/>
                <w:rFonts w:eastAsia="Arial"/>
                <w:noProof/>
                <w:szCs w:val="24"/>
              </w:rPr>
              <w:t>5.1 Simpul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5 \h </w:instrText>
            </w:r>
            <w:r w:rsidR="00AA15CF" w:rsidRPr="00AA15CF">
              <w:rPr>
                <w:noProof/>
                <w:webHidden/>
                <w:szCs w:val="24"/>
              </w:rPr>
            </w:r>
            <w:r w:rsidR="00AA15CF" w:rsidRPr="00AA15CF">
              <w:rPr>
                <w:noProof/>
                <w:webHidden/>
                <w:szCs w:val="24"/>
              </w:rPr>
              <w:fldChar w:fldCharType="separate"/>
            </w:r>
            <w:r w:rsidR="00AD06D2">
              <w:rPr>
                <w:noProof/>
                <w:webHidden/>
                <w:szCs w:val="24"/>
              </w:rPr>
              <w:t>7</w:t>
            </w:r>
            <w:r w:rsidR="00AA15CF" w:rsidRPr="00AA15CF">
              <w:rPr>
                <w:noProof/>
                <w:webHidden/>
                <w:szCs w:val="24"/>
              </w:rPr>
              <w:fldChar w:fldCharType="end"/>
            </w:r>
          </w:hyperlink>
        </w:p>
        <w:p w14:paraId="6981C07F" w14:textId="1AD269A6" w:rsidR="00AA15CF" w:rsidRPr="00AA15CF" w:rsidRDefault="00977586"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6" w:history="1">
            <w:r w:rsidR="00AA15CF" w:rsidRPr="00AA15CF">
              <w:rPr>
                <w:rStyle w:val="Hyperlink"/>
                <w:rFonts w:eastAsia="Arial"/>
                <w:noProof/>
                <w:szCs w:val="24"/>
              </w:rPr>
              <w:t>5.2 Rekomendas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6 \h </w:instrText>
            </w:r>
            <w:r w:rsidR="00AA15CF" w:rsidRPr="00AA15CF">
              <w:rPr>
                <w:noProof/>
                <w:webHidden/>
                <w:szCs w:val="24"/>
              </w:rPr>
            </w:r>
            <w:r w:rsidR="00AA15CF" w:rsidRPr="00AA15CF">
              <w:rPr>
                <w:noProof/>
                <w:webHidden/>
                <w:szCs w:val="24"/>
              </w:rPr>
              <w:fldChar w:fldCharType="separate"/>
            </w:r>
            <w:r w:rsidR="00AD06D2">
              <w:rPr>
                <w:noProof/>
                <w:webHidden/>
                <w:szCs w:val="24"/>
              </w:rPr>
              <w:t>7</w:t>
            </w:r>
            <w:r w:rsidR="00AA15CF" w:rsidRPr="00AA15CF">
              <w:rPr>
                <w:noProof/>
                <w:webHidden/>
                <w:szCs w:val="24"/>
              </w:rPr>
              <w:fldChar w:fldCharType="end"/>
            </w:r>
          </w:hyperlink>
        </w:p>
        <w:p w14:paraId="31C2BC47" w14:textId="487F4C49" w:rsidR="00AA15CF" w:rsidRPr="00AA15CF" w:rsidRDefault="00977586" w:rsidP="00AA15CF">
          <w:pPr>
            <w:pStyle w:val="TOC1"/>
            <w:rPr>
              <w:rStyle w:val="Hyperlink"/>
              <w:noProof/>
              <w:sz w:val="24"/>
              <w:szCs w:val="24"/>
            </w:rPr>
          </w:pPr>
          <w:hyperlink w:anchor="_Toc88816307" w:history="1">
            <w:r w:rsidR="00AA15CF" w:rsidRPr="00AA15CF">
              <w:rPr>
                <w:rStyle w:val="Hyperlink"/>
                <w:rFonts w:eastAsia="Arial"/>
                <w:noProof/>
                <w:sz w:val="24"/>
                <w:szCs w:val="24"/>
              </w:rPr>
              <w:t>DAF</w:t>
            </w:r>
            <w:r w:rsidR="00AA15CF" w:rsidRPr="00AA15CF">
              <w:rPr>
                <w:rStyle w:val="Hyperlink"/>
                <w:rFonts w:eastAsia="Arial"/>
                <w:noProof/>
                <w:spacing w:val="2"/>
                <w:sz w:val="24"/>
                <w:szCs w:val="24"/>
              </w:rPr>
              <w:t>T</w:t>
            </w:r>
            <w:r w:rsidR="00AA15CF" w:rsidRPr="00AA15CF">
              <w:rPr>
                <w:rStyle w:val="Hyperlink"/>
                <w:rFonts w:eastAsia="Arial"/>
                <w:noProof/>
                <w:sz w:val="24"/>
                <w:szCs w:val="24"/>
              </w:rPr>
              <w:t>AR P</w:t>
            </w:r>
            <w:r w:rsidR="00AA15CF" w:rsidRPr="00AA15CF">
              <w:rPr>
                <w:rStyle w:val="Hyperlink"/>
                <w:rFonts w:eastAsia="Arial"/>
                <w:noProof/>
                <w:spacing w:val="-3"/>
                <w:sz w:val="24"/>
                <w:szCs w:val="24"/>
              </w:rPr>
              <w:t>U</w:t>
            </w:r>
            <w:r w:rsidR="00AA15CF" w:rsidRPr="00AA15CF">
              <w:rPr>
                <w:rStyle w:val="Hyperlink"/>
                <w:rFonts w:eastAsia="Arial"/>
                <w:noProof/>
                <w:sz w:val="24"/>
                <w:szCs w:val="24"/>
              </w:rPr>
              <w:t>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7 \h </w:instrText>
            </w:r>
            <w:r w:rsidR="00AA15CF" w:rsidRPr="00AA15CF">
              <w:rPr>
                <w:noProof/>
                <w:webHidden/>
                <w:sz w:val="24"/>
                <w:szCs w:val="24"/>
              </w:rPr>
            </w:r>
            <w:r w:rsidR="00AA15CF" w:rsidRPr="00AA15CF">
              <w:rPr>
                <w:noProof/>
                <w:webHidden/>
                <w:sz w:val="24"/>
                <w:szCs w:val="24"/>
              </w:rPr>
              <w:fldChar w:fldCharType="separate"/>
            </w:r>
            <w:r w:rsidR="00AD06D2">
              <w:rPr>
                <w:noProof/>
                <w:webHidden/>
                <w:sz w:val="24"/>
                <w:szCs w:val="24"/>
              </w:rPr>
              <w:t>8</w:t>
            </w:r>
            <w:r w:rsidR="00AA15CF" w:rsidRPr="00AA15CF">
              <w:rPr>
                <w:noProof/>
                <w:webHidden/>
                <w:sz w:val="24"/>
                <w:szCs w:val="24"/>
              </w:rPr>
              <w:fldChar w:fldCharType="end"/>
            </w:r>
          </w:hyperlink>
        </w:p>
        <w:p w14:paraId="5232EA18" w14:textId="19423955" w:rsidR="00F40263" w:rsidRPr="001917B5" w:rsidRDefault="00AA15CF" w:rsidP="00AA15CF">
          <w:pPr>
            <w:rPr>
              <w:szCs w:val="24"/>
            </w:rPr>
          </w:pPr>
          <w:r w:rsidRPr="00AA15CF">
            <w:rPr>
              <w:b/>
              <w:bCs/>
              <w:noProof/>
              <w:szCs w:val="24"/>
            </w:rPr>
            <w:t>LAMPIRAN-LAMPIRAN</w:t>
          </w:r>
          <w:r w:rsidR="00F40263" w:rsidRPr="00AA15CF">
            <w:rPr>
              <w:b/>
              <w:bCs/>
              <w:noProof/>
              <w:szCs w:val="24"/>
            </w:rPr>
            <w:fldChar w:fldCharType="end"/>
          </w:r>
        </w:p>
      </w:sdtContent>
    </w:sdt>
    <w:p w14:paraId="7BD4F12A" w14:textId="77777777" w:rsidR="005F3695" w:rsidRDefault="005F3695">
      <w:pPr>
        <w:spacing w:after="160" w:line="259" w:lineRule="auto"/>
        <w:jc w:val="left"/>
        <w:rPr>
          <w:rFonts w:eastAsiaTheme="majorEastAsia" w:cstheme="majorBidi"/>
          <w:b/>
          <w:szCs w:val="28"/>
        </w:rPr>
      </w:pPr>
      <w:bookmarkStart w:id="19" w:name="_Toc88816275"/>
      <w:r>
        <w:rPr>
          <w:szCs w:val="28"/>
        </w:rPr>
        <w:br w:type="page"/>
      </w:r>
    </w:p>
    <w:p w14:paraId="5232EA1A" w14:textId="1C9E3145"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CE46EA" w:rsidRDefault="00CE46EA" w:rsidP="004B74C9">
                            <w:pPr>
                              <w:spacing w:line="240" w:lineRule="auto"/>
                              <w:jc w:val="center"/>
                              <w:rPr>
                                <w:sz w:val="16"/>
                                <w:szCs w:val="16"/>
                              </w:rPr>
                            </w:pPr>
                            <w:r>
                              <w:rPr>
                                <w:sz w:val="16"/>
                                <w:szCs w:val="16"/>
                              </w:rPr>
                              <w:t>Daftar Gambar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CE46EA" w:rsidRDefault="00CE46EA"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9"/>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4D14786B"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8066FA">
          <w:rPr>
            <w:rStyle w:val="Hyperlink"/>
            <w:noProof/>
          </w:rPr>
          <w:t xml:space="preserve">Gambar </w:t>
        </w:r>
        <w:r w:rsidR="00D2519A" w:rsidRPr="00544496">
          <w:rPr>
            <w:rStyle w:val="Hyperlink"/>
            <w:noProof/>
          </w:rPr>
          <w:t>3.1 Book Blue</w:t>
        </w:r>
        <w:r w:rsidR="00D2519A">
          <w:rPr>
            <w:noProof/>
            <w:webHidden/>
          </w:rPr>
          <w:tab/>
        </w:r>
      </w:hyperlink>
      <w:r w:rsidR="000F2807">
        <w:rPr>
          <w:noProof/>
        </w:rPr>
        <w:t>4</w:t>
      </w:r>
    </w:p>
    <w:p w14:paraId="623F7F27" w14:textId="6AADE953" w:rsidR="00D2519A" w:rsidRDefault="00977586">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20" w:name="_Toc88816276"/>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CE46EA" w:rsidRDefault="00CE46EA" w:rsidP="009115AF">
                            <w:pPr>
                              <w:spacing w:line="240" w:lineRule="auto"/>
                              <w:jc w:val="center"/>
                              <w:rPr>
                                <w:sz w:val="16"/>
                                <w:szCs w:val="16"/>
                              </w:rPr>
                            </w:pPr>
                            <w:r>
                              <w:rPr>
                                <w:sz w:val="16"/>
                                <w:szCs w:val="16"/>
                              </w:rPr>
                              <w:t>Daftar Gambar Tabel Wajib Menggunakan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CE46EA" w:rsidRDefault="00CE46EA"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20"/>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r>
        <w:rPr>
          <w:sz w:val="24"/>
          <w:szCs w:val="24"/>
        </w:rPr>
        <w:t>Tabel</w:t>
      </w:r>
      <w:r w:rsidR="0014073D">
        <w:rPr>
          <w:sz w:val="24"/>
          <w:szCs w:val="24"/>
        </w:rPr>
        <w:tab/>
        <w:t>Halaman</w:t>
      </w:r>
    </w:p>
    <w:p w14:paraId="49D25BF2" w14:textId="715AD236"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8066FA">
          <w:rPr>
            <w:rStyle w:val="Hyperlink"/>
            <w:noProof/>
          </w:rPr>
          <w:t>Tabel 3.</w:t>
        </w:r>
        <w:r w:rsidR="00127B72" w:rsidRPr="009414F0">
          <w:rPr>
            <w:rStyle w:val="Hyperlink"/>
            <w:noProof/>
          </w:rPr>
          <w:t>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21" w:name="_Toc88816277"/>
      <w:r w:rsidRPr="00FB5460">
        <w:lastRenderedPageBreak/>
        <w:t>DAFTAR LAMPIRAN</w:t>
      </w:r>
      <w:bookmarkEnd w:id="21"/>
    </w:p>
    <w:p w14:paraId="41506084" w14:textId="6D8FC880" w:rsidR="004512B4" w:rsidRPr="004512B4" w:rsidRDefault="00791C6D" w:rsidP="004512B4">
      <w:pPr>
        <w:pStyle w:val="NoSpacing"/>
      </w:pPr>
      <w:r>
        <w:rPr>
          <w:rFonts w:cs="Times New Roman"/>
          <w:noProof/>
          <w:color w:val="auto"/>
          <w:szCs w:val="24"/>
        </w:rPr>
        <mc:AlternateContent>
          <mc:Choice Requires="wps">
            <w:drawing>
              <wp:anchor distT="0" distB="0" distL="114300" distR="114300" simplePos="0" relativeHeight="251852800" behindDoc="0" locked="0" layoutInCell="1" allowOverlap="1" wp14:anchorId="6BBFB899" wp14:editId="0F347699">
                <wp:simplePos x="0" y="0"/>
                <wp:positionH relativeFrom="column">
                  <wp:posOffset>4274820</wp:posOffset>
                </wp:positionH>
                <wp:positionV relativeFrom="paragraph">
                  <wp:posOffset>79375</wp:posOffset>
                </wp:positionV>
                <wp:extent cx="1466850" cy="571500"/>
                <wp:effectExtent l="1695450" t="0" r="19050" b="4381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0110"/>
                            <a:gd name="adj4" fmla="val -1144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CE46EA" w:rsidRDefault="00CE46EA" w:rsidP="00933A51">
                            <w:pPr>
                              <w:spacing w:line="240" w:lineRule="auto"/>
                              <w:jc w:val="center"/>
                              <w:rPr>
                                <w:sz w:val="16"/>
                                <w:szCs w:val="16"/>
                              </w:rPr>
                            </w:pPr>
                            <w:r>
                              <w:rPr>
                                <w:sz w:val="16"/>
                                <w:szCs w:val="16"/>
                              </w:rPr>
                              <w:t>Semua Lampiran surat menggunakan lembar Asli bukan Foto yang ditemp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6pt;margin-top:6.2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" adj="-24715,36744,-148,9755" filled="f" strokecolor="red" strokeweight=".25pt">
                <v:textbox>
                  <w:txbxContent>
                    <w:p w14:paraId="3519B1EE" w14:textId="46A104E9" w:rsidR="00CE46EA" w:rsidRDefault="00CE46EA"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p>
    <w:p w14:paraId="284E8E01" w14:textId="35A97F21" w:rsidR="00FB5460" w:rsidRDefault="00FB5460" w:rsidP="00FB5460">
      <w:pPr>
        <w:pStyle w:val="ListParagraph"/>
        <w:numPr>
          <w:ilvl w:val="0"/>
          <w:numId w:val="43"/>
        </w:numPr>
        <w:ind w:left="360"/>
      </w:pPr>
      <w:r>
        <w:t>Jadwal Penelitian</w:t>
      </w:r>
    </w:p>
    <w:p w14:paraId="68AA9753" w14:textId="23659920" w:rsidR="00FB5460" w:rsidRDefault="00FB5460" w:rsidP="00FB5460">
      <w:pPr>
        <w:pStyle w:val="ListParagraph"/>
        <w:numPr>
          <w:ilvl w:val="0"/>
          <w:numId w:val="43"/>
        </w:numPr>
        <w:ind w:left="360"/>
      </w:pPr>
      <w:r>
        <w:t>Formulir Judul Penelitian</w:t>
      </w:r>
    </w:p>
    <w:p w14:paraId="42F552C2" w14:textId="27CB176E" w:rsidR="006F65D3" w:rsidRPr="006F65D3" w:rsidRDefault="00FB5460" w:rsidP="006F65D3">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w:t>
      </w:r>
      <w:r w:rsidR="00412D53">
        <w:rPr>
          <w:szCs w:val="24"/>
          <w:highlight w:val="yellow"/>
          <w:lang w:val="sv-SE"/>
        </w:rPr>
        <w:t xml:space="preserve"> Istilah</w:t>
      </w:r>
    </w:p>
    <w:p w14:paraId="69215A15" w14:textId="52ED1D74"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Surat Perizinan Melakukan Penelitian</w:t>
      </w:r>
    </w:p>
    <w:p w14:paraId="241BCA2E" w14:textId="6B74E476"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11A5D640"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45249D76" w14:textId="1E3B7A3C" w:rsidR="006F65D3" w:rsidRDefault="00FB5460" w:rsidP="006F65D3">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033FC994" w14:textId="18DA3C53" w:rsid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Berita Acara Perbaikan Hasil Tugas Akhir</w:t>
      </w:r>
    </w:p>
    <w:p w14:paraId="4BB3C888" w14:textId="7AC81C0B" w:rsidR="00EC301F" w:rsidRDefault="00EC301F" w:rsidP="006F65D3">
      <w:pPr>
        <w:pStyle w:val="ListParagraph"/>
        <w:numPr>
          <w:ilvl w:val="0"/>
          <w:numId w:val="43"/>
        </w:numPr>
        <w:tabs>
          <w:tab w:val="left" w:leader="dot" w:pos="7229"/>
          <w:tab w:val="left" w:pos="7655"/>
        </w:tabs>
        <w:ind w:left="360"/>
        <w:rPr>
          <w:szCs w:val="24"/>
          <w:lang w:val="sv-SE"/>
        </w:rPr>
      </w:pPr>
      <w:r>
        <w:rPr>
          <w:szCs w:val="24"/>
          <w:lang w:val="sv-SE"/>
        </w:rPr>
        <w:t>Surat Uji Plagiat</w:t>
      </w:r>
    </w:p>
    <w:p w14:paraId="5444272E" w14:textId="3B8E4B60"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4C75C0">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CE46EA" w:rsidRPr="00B218E1" w:rsidRDefault="00CE46EA" w:rsidP="0074598D">
                            <w:pPr>
                              <w:spacing w:line="240" w:lineRule="auto"/>
                              <w:jc w:val="center"/>
                              <w:rPr>
                                <w:sz w:val="22"/>
                              </w:rPr>
                            </w:pPr>
                            <w:r w:rsidRPr="00B218E1">
                              <w:rPr>
                                <w:sz w:val="22"/>
                              </w:rPr>
                              <w:t xml:space="preserve">Setiap awal BAB menggunakan Pembatas </w:t>
                            </w:r>
                            <w:r>
                              <w:rPr>
                                <w:sz w:val="22"/>
                              </w:rPr>
                              <w:t xml:space="preserve">kertas </w:t>
                            </w:r>
                            <w:r w:rsidRPr="00B218E1">
                              <w:rPr>
                                <w:sz w:val="22"/>
                              </w:rPr>
                              <w:t>berwarna kuning dengan logo UNISM di bagian teng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CE46EA" w:rsidRPr="00B218E1" w:rsidRDefault="00CE46EA"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22" w:name="_Toc88816278"/>
    <w:p w14:paraId="5232EA5E" w14:textId="49FC1685" w:rsidR="003C2ECF" w:rsidRDefault="008D041A" w:rsidP="00AC656B">
      <w:pPr>
        <w:pStyle w:val="Heading1"/>
        <w:spacing w:after="0" w:line="480" w:lineRule="auto"/>
        <w:ind w:firstLine="289"/>
      </w:pPr>
      <w:r>
        <w:rPr>
          <w:noProof/>
        </w:rPr>
        <w:lastRenderedPageBreak/>
        <mc:AlternateContent>
          <mc:Choice Requires="wps">
            <w:drawing>
              <wp:anchor distT="0" distB="0" distL="114300" distR="114300" simplePos="0" relativeHeight="251809792" behindDoc="0" locked="0" layoutInCell="1" allowOverlap="1" wp14:anchorId="2DC38378" wp14:editId="72A58961">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CE46EA" w:rsidRPr="006F2604" w:rsidRDefault="00CE46EA" w:rsidP="00CD70FC">
                            <w:pPr>
                              <w:spacing w:line="240" w:lineRule="auto"/>
                              <w:jc w:val="center"/>
                              <w:rPr>
                                <w:sz w:val="16"/>
                                <w:szCs w:val="14"/>
                              </w:rPr>
                            </w:pPr>
                            <w:r w:rsidRPr="006F2604">
                              <w:rPr>
                                <w:sz w:val="16"/>
                                <w:szCs w:val="14"/>
                              </w:rPr>
                              <w:t xml:space="preserve">Spacing atara </w:t>
                            </w:r>
                            <w:r>
                              <w:rPr>
                                <w:sz w:val="16"/>
                                <w:szCs w:val="14"/>
                              </w:rPr>
                              <w:t xml:space="preserve">BAB </w:t>
                            </w:r>
                            <w:r w:rsidRPr="006F2604">
                              <w:rPr>
                                <w:sz w:val="16"/>
                                <w:szCs w:val="14"/>
                              </w:rPr>
                              <w:t>de</w:t>
                            </w:r>
                            <w:r>
                              <w:rPr>
                                <w:sz w:val="16"/>
                                <w:szCs w:val="14"/>
                              </w:rPr>
                              <w:t>ngan Sub BAB 2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CE46EA" w:rsidRPr="006F2604" w:rsidRDefault="00CE46EA"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CE46EA" w:rsidRDefault="00CE46EA"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CE46EA" w:rsidRDefault="00CE46EA"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22"/>
    </w:p>
    <w:p w14:paraId="5232EA5F" w14:textId="793F0917" w:rsidR="00C16B75" w:rsidRDefault="00C16B75" w:rsidP="003D5C90">
      <w:pPr>
        <w:pStyle w:val="NoSpacing"/>
        <w:spacing w:line="480" w:lineRule="auto"/>
      </w:pPr>
    </w:p>
    <w:bookmarkStart w:id="23" w:name="_Toc88816279"/>
    <w:p w14:paraId="5F66B7BE" w14:textId="11CD9F1F"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6CA5DB7A">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CE46EA" w:rsidRDefault="00CE46EA" w:rsidP="003A49F4">
                            <w:pPr>
                              <w:spacing w:line="240" w:lineRule="auto"/>
                              <w:jc w:val="center"/>
                              <w:rPr>
                                <w:sz w:val="16"/>
                                <w:szCs w:val="16"/>
                              </w:rPr>
                            </w:pPr>
                            <w:r>
                              <w:rPr>
                                <w:sz w:val="16"/>
                                <w:szCs w:val="16"/>
                              </w:rPr>
                              <w:t>Spacing antara Sub BAB dengan sub-sub BAB 2</w:t>
                            </w:r>
                            <w:r>
                              <w:rPr>
                                <w:sz w:val="16"/>
                                <w:szCs w:val="14"/>
                              </w:rPr>
                              <w:t xml:space="preserve"> Spacing dengan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CE46EA" w:rsidRDefault="00CE46EA"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r w:rsidR="000B6B44">
        <w:t>Latar</w:t>
      </w:r>
      <w:r w:rsidR="00C16B75">
        <w:t xml:space="preserve"> Belakang</w:t>
      </w:r>
      <w:r w:rsidR="003563C5">
        <w:t xml:space="preserve"> Masalah</w:t>
      </w:r>
      <w:bookmarkEnd w:id="23"/>
    </w:p>
    <w:p w14:paraId="4BED09E2" w14:textId="185E1705" w:rsidR="00183CD7" w:rsidRPr="000045E1" w:rsidRDefault="006608AC"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1232" behindDoc="0" locked="0" layoutInCell="1" allowOverlap="1" wp14:anchorId="3E2E8B5C" wp14:editId="1D616408">
                <wp:simplePos x="0" y="0"/>
                <wp:positionH relativeFrom="column">
                  <wp:posOffset>4124325</wp:posOffset>
                </wp:positionH>
                <wp:positionV relativeFrom="paragraph">
                  <wp:posOffset>709295</wp:posOffset>
                </wp:positionV>
                <wp:extent cx="1747520" cy="701040"/>
                <wp:effectExtent l="3695700" t="628650" r="24130" b="22860"/>
                <wp:wrapNone/>
                <wp:docPr id="16"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8920"/>
                            <a:gd name="adj4" fmla="val -20993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B4782F" w14:textId="77777777" w:rsidR="00CE46EA" w:rsidRDefault="00CE46EA" w:rsidP="006608AC">
                            <w:pPr>
                              <w:spacing w:line="240" w:lineRule="auto"/>
                              <w:jc w:val="center"/>
                              <w:rPr>
                                <w:sz w:val="16"/>
                                <w:szCs w:val="16"/>
                              </w:rPr>
                            </w:pPr>
                            <w:r>
                              <w:rPr>
                                <w:sz w:val="16"/>
                                <w:szCs w:val="16"/>
                              </w:rPr>
                              <w:t>Setiap awal Paragraf menjorok kedalam 1,2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E8B5C" id="_x0000_s1050" type="#_x0000_t47" style="position:absolute;left:0;text-align:left;margin-left:324.75pt;margin-top:55.85pt;width:137.6pt;height:55.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" adj="-45347,-19207,-148,9755" fillcolor="white [3212]" strokecolor="red" strokeweight=".25pt">
                <v:textbox>
                  <w:txbxContent>
                    <w:p w14:paraId="2BB4782F" w14:textId="77777777" w:rsidR="00CE46EA" w:rsidRDefault="00CE46EA" w:rsidP="006608AC">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r w:rsidR="00183CD7" w:rsidRPr="000045E1">
        <w:rPr>
          <w:highlight w:val="yellow"/>
        </w:rPr>
        <w:t xml:space="preserve">Pangan merupakan salah satu kebutuhan primer yang diperlukan untuk memenuhi kebutuhan manusia. Sumber dari pangan ini bisa dari karbohidrat, protein, lemak, vitamin, dan lain-lain, yang dimana kebanyakan sumber pangan berasal dari hewan maupun tumbuhan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Salah satu tumbuhan yang umumn</w:t>
      </w:r>
      <w:r w:rsidR="00933A51" w:rsidRPr="00933A51">
        <w:rPr>
          <w:rFonts w:cs="Times New Roman"/>
          <w:color w:val="auto"/>
          <w:szCs w:val="24"/>
          <w:lang w:val="en-ID" w:eastAsia="en-ID"/>
        </w:rPr>
        <w:t xml:space="preserve"> </w:t>
      </w:r>
      <w:r w:rsidR="00183CD7" w:rsidRPr="000045E1">
        <w:rPr>
          <w:highlight w:val="yellow"/>
        </w:rPr>
        <w:t xml:space="preserve">ya menjadi sumber protein adalah kedelai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r w:rsidRPr="000045E1">
        <w:rPr>
          <w:highlight w:val="yellow"/>
        </w:rPr>
        <w:t xml:space="preserve">Kedelai merupakan bahan pangan sumber protein nabati utama bagi masyarakat Indonesia. Saat ini, sebagian besar kedelai dimanfaatkan untuk pembuatan tahu, tempe, dan susu kedelai (Cahyadi W., 2007). Kedelai memiliki kandungan 35-38% protein, 15% asam lemak jenuh, 60% lemak tidak jenuh. Kedelai juga kaya vitamin (vitamin E, K, dan beberapa jenis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satu bahan makanan yang diolah dari kedelai adalah tahu. Tahu merupakan makanan yang populer dan sering dikonsumsi oleh masyarakat. Tahu menjadi makanan yang banyak dinikmati karena rasanya yang enak, harganya relatif murah, mempunyai kandungan yang cukup tinggi, dan juga mudah ditemukan di pasar-pasar tradisional. Tahu juga sering dijadikan salah satu menu diet rendah kalori karena kandungan hidrat arangnya yang rendah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CE46EA" w:rsidRDefault="00CE46EA" w:rsidP="002965E9">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CE46EA" w:rsidRDefault="00CE46EA"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r w:rsidR="00183CD7" w:rsidRPr="000045E1">
        <w:rPr>
          <w:highlight w:val="yellow"/>
        </w:rPr>
        <w:t>Pembuatan tahu yang ada di Indonesia sebagian besar masih menggunakan cara tradisional, sehingga berpengaruh terhadap kualitas produk tahu</w:t>
      </w:r>
      <w:r w:rsidRPr="002965E9">
        <w:rPr>
          <w:rFonts w:cs="Times New Roman"/>
          <w:color w:val="auto"/>
          <w:szCs w:val="24"/>
          <w:lang w:val="en-ID" w:eastAsia="en-ID"/>
        </w:rPr>
        <w:t xml:space="preserve"> </w:t>
      </w:r>
      <w:r w:rsidR="00183CD7" w:rsidRPr="000045E1">
        <w:rPr>
          <w:highlight w:val="yellow"/>
        </w:rPr>
        <w:t xml:space="preserve"> yang </w:t>
      </w:r>
      <w:r w:rsidR="00183CD7" w:rsidRPr="000045E1">
        <w:rPr>
          <w:highlight w:val="yellow"/>
        </w:rPr>
        <w:lastRenderedPageBreak/>
        <w:t>dihasilkan. Produk makanan akan memiliki kualitas yang baik apabila dilakukan</w:t>
      </w:r>
      <w:r w:rsidR="005C01FB" w:rsidRPr="000045E1">
        <w:rPr>
          <w:highlight w:val="yellow"/>
        </w:rPr>
        <w:t xml:space="preserve"> </w:t>
      </w:r>
      <w:r w:rsidR="00183CD7" w:rsidRPr="000045E1">
        <w:rPr>
          <w:highlight w:val="yellow"/>
        </w:rPr>
        <w:t xml:space="preserve">perbaikan dalam proses produksi dan pengolahannya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ini jugalah yang menyebabkan persaingan industri semakin ketat pada kualitas dan keawetan produk, sehingga ada ditemukan beberapa pabrik tahu yang menambahkan bahan kimia sebagai pengawet. Salah satu bahan kimia yang dilarang penggunaanya adalah formalin. Penelitian mengatakan apabila formalin masuk melalui saluran pencernaan akan menyebabkan nyeri hebat disertai inflamasi, ulserasi dan nekronis membran mukosa lambung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4" w:name="_Toc88816280"/>
      <w:r>
        <w:t>Sub-sub BAB</w:t>
      </w:r>
      <w:bookmarkEnd w:id="24"/>
    </w:p>
    <w:p w14:paraId="4FAED308" w14:textId="1373C3A0" w:rsidR="00E847DB" w:rsidRDefault="009C269E" w:rsidP="004C75C0">
      <w:pPr>
        <w:pStyle w:val="ListParagraph"/>
        <w:numPr>
          <w:ilvl w:val="0"/>
          <w:numId w:val="44"/>
        </w:numPr>
        <w:ind w:left="284" w:hanging="284"/>
      </w:pPr>
      <w:r>
        <w:t>Poin penjelasn Sub BAB</w:t>
      </w:r>
    </w:p>
    <w:p w14:paraId="2792A590" w14:textId="0C3DA9F0" w:rsidR="009C269E" w:rsidRDefault="00302696" w:rsidP="004C75C0">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269E">
        <w:t>Poin penjelasn Sub BAB</w:t>
      </w:r>
    </w:p>
    <w:p w14:paraId="4D260B25" w14:textId="7BE6AAFE" w:rsidR="00302696" w:rsidRDefault="00302696" w:rsidP="00302696">
      <w:pPr>
        <w:pStyle w:val="ListParagraph"/>
      </w:pPr>
    </w:p>
    <w:bookmarkStart w:id="25" w:name="_Toc88816281"/>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CE46EA" w:rsidRDefault="00CE46EA" w:rsidP="005F6472">
                              <w:pPr>
                                <w:spacing w:line="240" w:lineRule="auto"/>
                                <w:jc w:val="center"/>
                                <w:rPr>
                                  <w:sz w:val="16"/>
                                  <w:szCs w:val="16"/>
                                </w:rPr>
                              </w:pPr>
                              <w:r>
                                <w:rPr>
                                  <w:sz w:val="16"/>
                                  <w:szCs w:val="16"/>
                                </w:rPr>
                                <w:t xml:space="preserve">Font TNS, size 12 Jarak antara Nomor halaman dengan tepi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CE46EA" w:rsidRDefault="00CE46EA"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r w:rsidR="000B6B44">
        <w:t>Rumusan Masalah</w:t>
      </w:r>
      <w:bookmarkEnd w:id="25"/>
    </w:p>
    <w:p w14:paraId="63906A53" w14:textId="63C4E95E" w:rsidR="00EC40B6" w:rsidRDefault="00084DA9" w:rsidP="00CC00F9">
      <w:pPr>
        <w:pStyle w:val="Heading2"/>
        <w:spacing w:after="0" w:line="480" w:lineRule="auto"/>
      </w:pPr>
      <w:bookmarkStart w:id="26" w:name="_Toc88816282"/>
      <w:r w:rsidRPr="00084DA9">
        <w:t>Tujuan</w:t>
      </w:r>
      <w:bookmarkEnd w:id="26"/>
    </w:p>
    <w:p w14:paraId="02F7C807" w14:textId="77777777" w:rsidR="00F42191" w:rsidRPr="001A50FD" w:rsidRDefault="00F42191" w:rsidP="002B486D">
      <w:pPr>
        <w:pStyle w:val="Heading3"/>
        <w:rPr>
          <w:rFonts w:eastAsia="Arial"/>
          <w:highlight w:val="yellow"/>
        </w:rPr>
      </w:pPr>
      <w:bookmarkStart w:id="27" w:name="_Toc88816283"/>
      <w:r w:rsidRPr="001A50FD">
        <w:rPr>
          <w:rFonts w:eastAsia="Arial"/>
          <w:highlight w:val="yellow"/>
        </w:rPr>
        <w:t>Tujuan Umum</w:t>
      </w:r>
      <w:bookmarkEnd w:id="27"/>
    </w:p>
    <w:p w14:paraId="76C17281" w14:textId="77777777" w:rsidR="00F42191" w:rsidRPr="001A50FD" w:rsidRDefault="00F42191" w:rsidP="002B486D">
      <w:pPr>
        <w:pStyle w:val="Heading3"/>
        <w:rPr>
          <w:rFonts w:eastAsia="Arial"/>
          <w:highlight w:val="yellow"/>
        </w:rPr>
      </w:pPr>
      <w:bookmarkStart w:id="28" w:name="_Toc88816284"/>
      <w:r w:rsidRPr="001A50FD">
        <w:rPr>
          <w:rFonts w:eastAsia="Arial"/>
          <w:highlight w:val="yellow"/>
        </w:rPr>
        <w:t>Tujuan Khusus</w:t>
      </w:r>
      <w:bookmarkEnd w:id="28"/>
    </w:p>
    <w:p w14:paraId="5232EA76" w14:textId="61F6E6A1" w:rsidR="000B6B44" w:rsidRDefault="000B6B44" w:rsidP="00CC00F9">
      <w:pPr>
        <w:pStyle w:val="Heading2"/>
        <w:spacing w:after="0" w:line="480" w:lineRule="auto"/>
      </w:pPr>
      <w:bookmarkStart w:id="29" w:name="_Toc88816285"/>
      <w:r>
        <w:t>Manfaat</w:t>
      </w:r>
      <w:bookmarkEnd w:id="29"/>
    </w:p>
    <w:p w14:paraId="44F5E607" w14:textId="77777777" w:rsidR="002B486D" w:rsidRPr="001A50FD" w:rsidRDefault="002B486D" w:rsidP="002B486D">
      <w:pPr>
        <w:pStyle w:val="Heading3"/>
        <w:rPr>
          <w:rFonts w:eastAsia="Arial"/>
          <w:highlight w:val="yellow"/>
        </w:rPr>
      </w:pPr>
      <w:bookmarkStart w:id="30" w:name="_Toc88816286"/>
      <w:r w:rsidRPr="001A50FD">
        <w:rPr>
          <w:rFonts w:eastAsia="Arial"/>
          <w:highlight w:val="yellow"/>
        </w:rPr>
        <w:t>Manfaat Teoretis</w:t>
      </w:r>
      <w:bookmarkEnd w:id="30"/>
    </w:p>
    <w:p w14:paraId="3201BF94" w14:textId="57666180" w:rsidR="001973A0" w:rsidRDefault="002B486D" w:rsidP="001973A0">
      <w:pPr>
        <w:pStyle w:val="Heading3"/>
        <w:rPr>
          <w:highlight w:val="yellow"/>
        </w:rPr>
      </w:pPr>
      <w:bookmarkStart w:id="31" w:name="_Toc88816287"/>
      <w:r w:rsidRPr="001A50FD">
        <w:rPr>
          <w:rFonts w:eastAsia="Arial"/>
          <w:highlight w:val="yellow"/>
        </w:rPr>
        <w:t>Manfaat Praktis</w:t>
      </w:r>
      <w:bookmarkEnd w:id="31"/>
    </w:p>
    <w:p w14:paraId="09604B13" w14:textId="77777777" w:rsidR="00F94679" w:rsidRDefault="00F94679">
      <w:pPr>
        <w:spacing w:after="160" w:line="259" w:lineRule="auto"/>
        <w:jc w:val="left"/>
        <w:rPr>
          <w:highlight w:val="yellow"/>
        </w:rPr>
      </w:pPr>
    </w:p>
    <w:p w14:paraId="2134D86C" w14:textId="77777777" w:rsidR="004416AA" w:rsidRDefault="004416AA">
      <w:pPr>
        <w:spacing w:after="160" w:line="259" w:lineRule="auto"/>
        <w:jc w:val="left"/>
        <w:rPr>
          <w:highlight w:val="yellow"/>
        </w:rPr>
        <w:sectPr w:rsidR="004416AA"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2" w:name="_Toc88816288"/>
      <w:r w:rsidR="000B6B44" w:rsidRPr="00D73A7C">
        <w:rPr>
          <w:sz w:val="24"/>
          <w:szCs w:val="28"/>
        </w:rPr>
        <w:t>TINJAUAN PUSTAKA</w:t>
      </w:r>
      <w:bookmarkEnd w:id="32"/>
    </w:p>
    <w:p w14:paraId="7E2D9D40" w14:textId="77777777" w:rsidR="00DF4CA7" w:rsidRPr="00DF4CA7" w:rsidRDefault="00DF4CA7" w:rsidP="003D5C90">
      <w:pPr>
        <w:pStyle w:val="NoSpacing"/>
        <w:spacing w:line="480" w:lineRule="auto"/>
      </w:pPr>
    </w:p>
    <w:p w14:paraId="528E885D" w14:textId="77777777" w:rsidR="0027498F" w:rsidRPr="0027498F" w:rsidRDefault="0027498F" w:rsidP="0027498F">
      <w:pPr>
        <w:pStyle w:val="Heading2"/>
      </w:pPr>
      <w:bookmarkStart w:id="33" w:name="_Toc88816289"/>
      <w:r w:rsidRPr="0027498F">
        <w:t>Landasan Teori</w:t>
      </w:r>
      <w:bookmarkEnd w:id="33"/>
    </w:p>
    <w:p w14:paraId="4112391E" w14:textId="77777777" w:rsidR="0027498F" w:rsidRPr="0027498F" w:rsidRDefault="0027498F" w:rsidP="0027498F">
      <w:pPr>
        <w:pStyle w:val="Heading2"/>
      </w:pPr>
      <w:bookmarkStart w:id="34" w:name="_Toc88816290"/>
      <w:r w:rsidRPr="0027498F">
        <w:t>Kerangka Pemikiran</w:t>
      </w:r>
      <w:bookmarkEnd w:id="34"/>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5" w:name="_Toc88816291"/>
      <w:r w:rsidR="000B6B44" w:rsidRPr="00D73A7C">
        <w:rPr>
          <w:sz w:val="24"/>
          <w:szCs w:val="28"/>
        </w:rPr>
        <w:t>METODE PENELITIAN</w:t>
      </w:r>
      <w:bookmarkEnd w:id="35"/>
    </w:p>
    <w:p w14:paraId="5202A941" w14:textId="77777777" w:rsidR="004512B4" w:rsidRPr="004512B4" w:rsidRDefault="004512B4" w:rsidP="003D5C90">
      <w:pPr>
        <w:pStyle w:val="NoSpacing"/>
        <w:spacing w:line="480" w:lineRule="auto"/>
      </w:pPr>
    </w:p>
    <w:p w14:paraId="1676B5BA" w14:textId="254554CC" w:rsidR="00785DC3" w:rsidRPr="000D1AE9" w:rsidRDefault="00785DC3" w:rsidP="000D1AE9">
      <w:pPr>
        <w:pStyle w:val="Heading2"/>
      </w:pPr>
      <w:bookmarkStart w:id="36" w:name="_Toc88816292"/>
      <w:r w:rsidRPr="000D1AE9">
        <w:t xml:space="preserve">Rancangan Strategi Pencarian </w:t>
      </w:r>
      <w:r w:rsidRPr="00493F55">
        <w:rPr>
          <w:i/>
          <w:iCs/>
        </w:rPr>
        <w:t>Literature Review</w:t>
      </w:r>
      <w:bookmarkEnd w:id="36"/>
    </w:p>
    <w:p w14:paraId="63264F06" w14:textId="4C56ECD0" w:rsidR="00785DC3" w:rsidRDefault="00785DC3" w:rsidP="000D1AE9">
      <w:pPr>
        <w:pStyle w:val="Heading3"/>
      </w:pPr>
      <w:bookmarkStart w:id="37" w:name="_Toc88816293"/>
      <w:r>
        <w:t xml:space="preserve">Metode </w:t>
      </w:r>
      <w:r w:rsidRPr="00493F55">
        <w:rPr>
          <w:i/>
          <w:iCs/>
        </w:rPr>
        <w:t>Literature Review</w:t>
      </w:r>
      <w:bookmarkEnd w:id="37"/>
    </w:p>
    <w:p w14:paraId="4FB28AB2" w14:textId="6BDF31E2" w:rsidR="00785DC3" w:rsidRDefault="00785DC3" w:rsidP="000D1AE9">
      <w:pPr>
        <w:pStyle w:val="Heading3"/>
      </w:pPr>
      <w:bookmarkStart w:id="38" w:name="_Toc88816294"/>
      <w:r>
        <w:t xml:space="preserve">Sumber </w:t>
      </w:r>
      <w:r w:rsidRPr="00493F55">
        <w:rPr>
          <w:i/>
          <w:iCs/>
        </w:rPr>
        <w:t>Literature Review</w:t>
      </w:r>
      <w:bookmarkEnd w:id="38"/>
    </w:p>
    <w:p w14:paraId="50E70F1B" w14:textId="77777777" w:rsidR="00785DC3" w:rsidRPr="000D1AE9" w:rsidRDefault="00785DC3" w:rsidP="000D1AE9">
      <w:pPr>
        <w:pStyle w:val="Heading2"/>
      </w:pPr>
      <w:bookmarkStart w:id="39" w:name="_Toc88816295"/>
      <w:r w:rsidRPr="000D1AE9">
        <w:t xml:space="preserve">Kata Kunci Pencarian </w:t>
      </w:r>
      <w:r w:rsidRPr="00493F55">
        <w:rPr>
          <w:i/>
          <w:iCs/>
        </w:rPr>
        <w:t>Literature Review</w:t>
      </w:r>
      <w:bookmarkEnd w:id="39"/>
    </w:p>
    <w:p w14:paraId="30814240" w14:textId="6127DA1A" w:rsidR="00785DC3" w:rsidRPr="000D1AE9" w:rsidRDefault="00785DC3" w:rsidP="000D1AE9">
      <w:pPr>
        <w:pStyle w:val="Heading2"/>
      </w:pPr>
      <w:bookmarkStart w:id="40" w:name="_Toc88816296"/>
      <w:r w:rsidRPr="000D1AE9">
        <w:t xml:space="preserve">Kriteria </w:t>
      </w:r>
      <w:r w:rsidRPr="00493F55">
        <w:rPr>
          <w:i/>
          <w:iCs/>
        </w:rPr>
        <w:t>Literature Review</w:t>
      </w:r>
      <w:bookmarkEnd w:id="40"/>
    </w:p>
    <w:p w14:paraId="69D762C5" w14:textId="0E8DB972" w:rsidR="00785DC3" w:rsidRPr="000D1AE9" w:rsidRDefault="00785DC3" w:rsidP="000D1AE9">
      <w:pPr>
        <w:pStyle w:val="Heading2"/>
      </w:pPr>
      <w:bookmarkStart w:id="41" w:name="_Toc88816297"/>
      <w:r w:rsidRPr="000D1AE9">
        <w:t xml:space="preserve">Tahapan </w:t>
      </w:r>
      <w:r w:rsidRPr="00493F55">
        <w:rPr>
          <w:i/>
          <w:iCs/>
        </w:rPr>
        <w:t>Literature Review</w:t>
      </w:r>
      <w:bookmarkEnd w:id="41"/>
    </w:p>
    <w:p w14:paraId="06F51163" w14:textId="771519BA" w:rsidR="00785DC3" w:rsidRPr="000D1AE9" w:rsidRDefault="00785DC3" w:rsidP="000D1AE9">
      <w:pPr>
        <w:pStyle w:val="Heading2"/>
      </w:pPr>
      <w:bookmarkStart w:id="42" w:name="_Toc88816298"/>
      <w:r w:rsidRPr="000D1AE9">
        <w:t xml:space="preserve">Seleksi Studi </w:t>
      </w:r>
      <w:r w:rsidRPr="00493F55">
        <w:rPr>
          <w:i/>
          <w:iCs/>
        </w:rPr>
        <w:t>Literature</w:t>
      </w:r>
      <w:bookmarkEnd w:id="42"/>
    </w:p>
    <w:p w14:paraId="0A9C0E53" w14:textId="152D2525" w:rsidR="00F94679" w:rsidRDefault="00785DC3" w:rsidP="00F94679">
      <w:pPr>
        <w:pStyle w:val="Heading2"/>
      </w:pPr>
      <w:bookmarkStart w:id="43" w:name="_Toc88816299"/>
      <w:r w:rsidRPr="000D1AE9">
        <w:t>Penilaian Kualitas Artikel</w:t>
      </w:r>
      <w:bookmarkEnd w:id="43"/>
    </w:p>
    <w:p w14:paraId="7AE9A88B" w14:textId="77777777" w:rsidR="00F94679" w:rsidRDefault="00F94679" w:rsidP="00F94679"/>
    <w:p w14:paraId="748D264B" w14:textId="77777777" w:rsidR="00D51BE1" w:rsidRDefault="00D51BE1" w:rsidP="00F94679">
      <w:pPr>
        <w:sectPr w:rsidR="00D51BE1" w:rsidSect="00A21BFC">
          <w:pgSz w:w="11900" w:h="16840" w:code="9"/>
          <w:pgMar w:top="2268" w:right="1701" w:bottom="1701" w:left="2268" w:header="567" w:footer="567" w:gutter="0"/>
          <w:cols w:space="708"/>
          <w:titlePg/>
          <w:docGrid w:linePitch="326"/>
        </w:sectPr>
      </w:pPr>
    </w:p>
    <w:p w14:paraId="47E43A11" w14:textId="6FDB4C6E" w:rsidR="00DD269E" w:rsidRDefault="00D51BE1" w:rsidP="00F94679">
      <w:pPr>
        <w:sectPr w:rsidR="00DD269E" w:rsidSect="000D3EB0">
          <w:headerReference w:type="first" r:id="rId35"/>
          <w:footerReference w:type="first" r:id="rId3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00AC18BA"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44" w:name="_Toc88816300"/>
      <w:r w:rsidRPr="00556DC9">
        <w:rPr>
          <w:rFonts w:eastAsia="Arial"/>
          <w:sz w:val="24"/>
          <w:szCs w:val="28"/>
        </w:rPr>
        <w:t>HASIL KAJIAN LITERATUR DAN PEMBAHASAN</w:t>
      </w:r>
      <w:bookmarkEnd w:id="44"/>
    </w:p>
    <w:p w14:paraId="653D4D5E" w14:textId="77777777" w:rsidR="002B0042" w:rsidRPr="002B0042" w:rsidRDefault="002B0042" w:rsidP="002B0042">
      <w:pPr>
        <w:pStyle w:val="NoSpacing"/>
        <w:spacing w:line="480" w:lineRule="auto"/>
      </w:pPr>
    </w:p>
    <w:p w14:paraId="483DA2B2" w14:textId="11CC0C6F" w:rsidR="00556DC9" w:rsidRDefault="00556DC9" w:rsidP="00556DC9">
      <w:pPr>
        <w:pStyle w:val="Heading2"/>
      </w:pPr>
      <w:bookmarkStart w:id="45" w:name="_Toc88816301"/>
      <w:r>
        <w:t xml:space="preserve">Hasil Kajian </w:t>
      </w:r>
      <w:r w:rsidRPr="000D579B">
        <w:rPr>
          <w:i/>
          <w:iCs/>
        </w:rPr>
        <w:t>Literature Review</w:t>
      </w:r>
      <w:bookmarkEnd w:id="45"/>
    </w:p>
    <w:p w14:paraId="7F9756C2" w14:textId="3F098454" w:rsidR="00556DC9" w:rsidRDefault="00556DC9" w:rsidP="00556DC9">
      <w:pPr>
        <w:pStyle w:val="Heading2"/>
      </w:pPr>
      <w:bookmarkStart w:id="46" w:name="_Toc88816302"/>
      <w:r>
        <w:t>Pembahasan</w:t>
      </w:r>
      <w:bookmarkEnd w:id="46"/>
    </w:p>
    <w:p w14:paraId="0A439738" w14:textId="77777777" w:rsidR="00DD269E" w:rsidRDefault="00556DC9" w:rsidP="00556DC9">
      <w:pPr>
        <w:pStyle w:val="Heading2"/>
      </w:pPr>
      <w:bookmarkStart w:id="47" w:name="_Toc88816303"/>
      <w:r>
        <w:t>Keterbatasan</w:t>
      </w:r>
      <w:bookmarkEnd w:id="47"/>
    </w:p>
    <w:p w14:paraId="33A95E7E" w14:textId="77777777" w:rsidR="002B0042" w:rsidRDefault="002B0042" w:rsidP="002B0042"/>
    <w:p w14:paraId="1CB1F3BF" w14:textId="77777777" w:rsidR="007D0069" w:rsidRDefault="007D0069" w:rsidP="002B0042">
      <w:pPr>
        <w:sectPr w:rsidR="007D0069" w:rsidSect="00F16432">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7"/>
          <w:footerReference w:type="first" r:id="rId3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48" w:name="_Toc88816304"/>
      <w:r w:rsidR="002B0042" w:rsidRPr="008B3D54">
        <w:rPr>
          <w:sz w:val="24"/>
          <w:szCs w:val="28"/>
        </w:rPr>
        <w:t>PENUTUP</w:t>
      </w:r>
      <w:bookmarkEnd w:id="48"/>
    </w:p>
    <w:p w14:paraId="239DB0B6" w14:textId="6A43C001" w:rsidR="008B3D54" w:rsidRDefault="008B3D54" w:rsidP="00334C6B">
      <w:pPr>
        <w:pStyle w:val="NoSpacing"/>
        <w:spacing w:line="480" w:lineRule="auto"/>
      </w:pPr>
    </w:p>
    <w:p w14:paraId="708CA431" w14:textId="4AE3701F" w:rsidR="008B3D54" w:rsidRDefault="008B3D54" w:rsidP="008B3D54">
      <w:pPr>
        <w:pStyle w:val="Heading2"/>
        <w:rPr>
          <w:rFonts w:eastAsia="Arial"/>
        </w:rPr>
      </w:pPr>
      <w:bookmarkStart w:id="49" w:name="_Toc88816305"/>
      <w:r>
        <w:rPr>
          <w:rFonts w:eastAsia="Arial"/>
        </w:rPr>
        <w:t>S</w:t>
      </w:r>
      <w:r w:rsidRPr="00B5077E">
        <w:rPr>
          <w:rFonts w:eastAsia="Arial"/>
        </w:rPr>
        <w:t>impulan</w:t>
      </w:r>
      <w:bookmarkEnd w:id="49"/>
      <w:r w:rsidRPr="00B5077E">
        <w:rPr>
          <w:rFonts w:eastAsia="Arial"/>
        </w:rPr>
        <w:t xml:space="preserve"> </w:t>
      </w:r>
    </w:p>
    <w:p w14:paraId="5E83D466" w14:textId="290001F7" w:rsidR="008B3D54" w:rsidRDefault="008B3D54" w:rsidP="008B3D54">
      <w:pPr>
        <w:pStyle w:val="Heading2"/>
        <w:rPr>
          <w:rFonts w:eastAsia="Arial"/>
        </w:rPr>
      </w:pPr>
      <w:bookmarkStart w:id="50" w:name="_Toc88816306"/>
      <w:r w:rsidRPr="00B5077E">
        <w:rPr>
          <w:rFonts w:eastAsia="Arial"/>
        </w:rPr>
        <w:t>Rekomendasi</w:t>
      </w:r>
      <w:bookmarkEnd w:id="50"/>
    </w:p>
    <w:p w14:paraId="2DE52ACE" w14:textId="77777777" w:rsidR="00093367" w:rsidRDefault="00093367" w:rsidP="00093367">
      <w:pPr>
        <w:sectPr w:rsidR="00093367" w:rsidSect="00F16432">
          <w:pgSz w:w="11900" w:h="16840" w:code="9"/>
          <w:pgMar w:top="2268" w:right="1701" w:bottom="1701" w:left="2268" w:header="567" w:footer="567" w:gutter="0"/>
          <w:pgNumType w:start="7"/>
          <w:cols w:space="708"/>
          <w:titlePg/>
          <w:docGrid w:linePitch="326"/>
        </w:sectPr>
      </w:pP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bookmarkStart w:id="51" w:name="_Toc88816307"/>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0D928387" w:rsidR="00CE46EA" w:rsidRDefault="00CE46EA" w:rsidP="00C56E2C">
                            <w:pPr>
                              <w:spacing w:line="240" w:lineRule="auto"/>
                              <w:jc w:val="center"/>
                              <w:rPr>
                                <w:sz w:val="16"/>
                                <w:szCs w:val="16"/>
                              </w:rPr>
                            </w:pPr>
                            <w:r>
                              <w:rPr>
                                <w:sz w:val="16"/>
                                <w:szCs w:val="16"/>
                              </w:rPr>
                              <w:t xml:space="preserve">Daftar Pustaka wajib menggunakan Mendeley dengan style APA, Spacing 1, antara </w:t>
                            </w:r>
                            <w:r w:rsidR="004C75C0">
                              <w:rPr>
                                <w:sz w:val="16"/>
                                <w:szCs w:val="16"/>
                              </w:rPr>
                              <w:t>Sumber</w:t>
                            </w:r>
                            <w:r>
                              <w:rPr>
                                <w:sz w:val="16"/>
                                <w:szCs w:val="16"/>
                              </w:rPr>
                              <w:t xml:space="preserve"> spacingny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0D928387" w:rsidR="00CE46EA" w:rsidRDefault="00CE46EA"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sidR="004C75C0">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5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1"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Post, B. (2021). UPDATE Covid-19 Kalsel: Sembuh 3 Pasien, Penambahan Positif 1 Orang -</w:t>
      </w:r>
      <w:r w:rsidR="008D4D3E" w:rsidRPr="00780504">
        <w:t xml:space="preserve"> </w:t>
      </w:r>
      <w:r w:rsidRPr="00780504">
        <w:t>Banjarmasinpost.co.id.</w:t>
      </w:r>
      <w:r w:rsidR="00780504" w:rsidRPr="00780504">
        <w:t xml:space="preserve"> </w:t>
      </w:r>
      <w:hyperlink r:id="rId42"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r w:rsidR="008D4D3E" w:rsidRPr="00780504">
        <w:rPr>
          <w:highlight w:val="yellow"/>
        </w:rPr>
        <w:t>D</w:t>
      </w:r>
      <w:r w:rsidRPr="00780504">
        <w:rPr>
          <w:highlight w:val="yellow"/>
        </w:rPr>
        <w:t>iakses: Tgl/Bulan/Tahun]</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AD06D2">
          <w:headerReference w:type="first" r:id="rId43"/>
          <w:footerReference w:type="first" r:id="rId44"/>
          <w:pgSz w:w="11900" w:h="16840" w:code="9"/>
          <w:pgMar w:top="2268" w:right="1701" w:bottom="1701" w:left="2268" w:header="567" w:footer="567" w:gutter="0"/>
          <w:pgNumType w:start="8"/>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5"/>
          <w:footerReference w:type="first" r:id="rId4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8"/>
          <w:footerReference w:type="default" r:id="rId49"/>
          <w:headerReference w:type="first" r:id="rId50"/>
          <w:footerReference w:type="first" r:id="rId51"/>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r w:rsidRPr="000C3BF3">
              <w:rPr>
                <w:b/>
                <w:sz w:val="18"/>
                <w:szCs w:val="18"/>
              </w:rPr>
              <w:t>Kegiatan</w:t>
            </w:r>
          </w:p>
        </w:tc>
        <w:tc>
          <w:tcPr>
            <w:tcW w:w="12356" w:type="dxa"/>
            <w:gridSpan w:val="36"/>
            <w:vAlign w:val="center"/>
          </w:tcPr>
          <w:p w14:paraId="53590150" w14:textId="77777777" w:rsidR="000C3BF3" w:rsidRPr="000C3BF3" w:rsidRDefault="000C3BF3" w:rsidP="00324A16">
            <w:pPr>
              <w:jc w:val="center"/>
              <w:rPr>
                <w:sz w:val="18"/>
                <w:szCs w:val="18"/>
              </w:rPr>
            </w:pPr>
            <w:r w:rsidRPr="000C3BF3">
              <w:rPr>
                <w:b/>
                <w:sz w:val="18"/>
                <w:szCs w:val="18"/>
              </w:rPr>
              <w:t>Bulan</w:t>
            </w:r>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C204E5"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r w:rsidRPr="000C3BF3">
              <w:rPr>
                <w:b/>
                <w:sz w:val="18"/>
                <w:szCs w:val="18"/>
              </w:rPr>
              <w:t>Minggu</w:t>
            </w:r>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2"/>
          <w:footerReference w:type="first" r:id="rId53"/>
          <w:pgSz w:w="16840" w:h="11900" w:orient="landscape" w:code="9"/>
          <w:pgMar w:top="1276" w:right="1134" w:bottom="1134" w:left="1134" w:header="1126" w:footer="567" w:gutter="0"/>
          <w:cols w:space="708"/>
          <w:titlePg/>
          <w:docGrid w:linePitch="326"/>
        </w:sectPr>
      </w:pPr>
    </w:p>
    <w:bookmarkStart w:id="52" w:name="_Toc88486288"/>
    <w:bookmarkStart w:id="53" w:name="_Toc88816308"/>
    <w:p w14:paraId="46BE3CBA" w14:textId="77777777" w:rsidR="00334C6B" w:rsidRPr="005F3695" w:rsidRDefault="00334C6B" w:rsidP="005F3695">
      <w:pPr>
        <w:jc w:val="center"/>
        <w:rPr>
          <w:b/>
          <w:bCs/>
        </w:rPr>
      </w:pPr>
      <w:r w:rsidRPr="005F3695">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CE46EA" w:rsidRDefault="00CE46EA" w:rsidP="00334C6B">
                            <w:pPr>
                              <w:spacing w:line="240" w:lineRule="auto"/>
                              <w:jc w:val="center"/>
                            </w:pPr>
                          </w:p>
                          <w:p w14:paraId="2217B69F" w14:textId="77777777" w:rsidR="00CE46EA" w:rsidRDefault="00CE46EA" w:rsidP="00334C6B">
                            <w:pPr>
                              <w:spacing w:line="240" w:lineRule="auto"/>
                              <w:jc w:val="center"/>
                            </w:pPr>
                          </w:p>
                          <w:p w14:paraId="02C5BB1F" w14:textId="77777777" w:rsidR="00CE46EA" w:rsidRDefault="00CE46EA" w:rsidP="00334C6B">
                            <w:pPr>
                              <w:spacing w:line="240" w:lineRule="auto"/>
                              <w:jc w:val="center"/>
                            </w:pPr>
                            <w:r>
                              <w:t xml:space="preserve">Pas Foto </w:t>
                            </w:r>
                          </w:p>
                          <w:p w14:paraId="76A84111" w14:textId="77777777" w:rsidR="00CE46EA" w:rsidRDefault="00CE46EA" w:rsidP="00334C6B">
                            <w:pPr>
                              <w:spacing w:line="240" w:lineRule="auto"/>
                              <w:jc w:val="center"/>
                            </w:pPr>
                            <w:r>
                              <w:t>Formal warna</w:t>
                            </w:r>
                          </w:p>
                          <w:p w14:paraId="2FD51AD8" w14:textId="77777777" w:rsidR="00CE46EA" w:rsidRDefault="00CE46EA" w:rsidP="00334C6B">
                            <w:pPr>
                              <w:spacing w:line="240" w:lineRule="auto"/>
                              <w:jc w:val="center"/>
                            </w:pPr>
                            <w:r>
                              <w:t>Uk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CE46EA" w:rsidRDefault="00CE46EA" w:rsidP="00334C6B">
                      <w:pPr>
                        <w:spacing w:line="240" w:lineRule="auto"/>
                        <w:jc w:val="center"/>
                      </w:pPr>
                    </w:p>
                    <w:p w14:paraId="2217B69F" w14:textId="77777777" w:rsidR="00CE46EA" w:rsidRDefault="00CE46EA" w:rsidP="00334C6B">
                      <w:pPr>
                        <w:spacing w:line="240" w:lineRule="auto"/>
                        <w:jc w:val="center"/>
                      </w:pPr>
                    </w:p>
                    <w:p w14:paraId="02C5BB1F" w14:textId="77777777" w:rsidR="00CE46EA" w:rsidRDefault="00CE46EA" w:rsidP="00334C6B">
                      <w:pPr>
                        <w:spacing w:line="240" w:lineRule="auto"/>
                        <w:jc w:val="center"/>
                      </w:pPr>
                      <w:r>
                        <w:t xml:space="preserve">Pas </w:t>
                      </w:r>
                      <w:proofErr w:type="spellStart"/>
                      <w:r>
                        <w:t>Foto</w:t>
                      </w:r>
                      <w:proofErr w:type="spellEnd"/>
                      <w:r>
                        <w:t xml:space="preserve"> </w:t>
                      </w:r>
                    </w:p>
                    <w:p w14:paraId="76A84111" w14:textId="77777777" w:rsidR="00CE46EA" w:rsidRDefault="00CE46EA" w:rsidP="00334C6B">
                      <w:pPr>
                        <w:spacing w:line="240" w:lineRule="auto"/>
                        <w:jc w:val="center"/>
                      </w:pPr>
                      <w:r>
                        <w:t xml:space="preserve">Formal </w:t>
                      </w:r>
                      <w:proofErr w:type="spellStart"/>
                      <w:r>
                        <w:t>warna</w:t>
                      </w:r>
                      <w:proofErr w:type="spellEnd"/>
                    </w:p>
                    <w:p w14:paraId="2FD51AD8" w14:textId="77777777" w:rsidR="00CE46EA" w:rsidRDefault="00CE46EA"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5F3695">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CE46EA" w:rsidRDefault="00CE46EA" w:rsidP="00334C6B">
                            <w:pPr>
                              <w:spacing w:line="240" w:lineRule="auto"/>
                              <w:jc w:val="center"/>
                              <w:rPr>
                                <w:sz w:val="16"/>
                                <w:szCs w:val="16"/>
                              </w:rPr>
                            </w:pPr>
                            <w:r>
                              <w:rPr>
                                <w:sz w:val="16"/>
                                <w:szCs w:val="16"/>
                              </w:rPr>
                              <w:t>Foto Wajib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CE46EA" w:rsidRDefault="00CE46EA"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5F3695">
        <w:rPr>
          <w:b/>
          <w:bCs/>
        </w:rPr>
        <w:t>RIWAYAT HIDUP</w:t>
      </w:r>
      <w:bookmarkEnd w:id="52"/>
      <w:bookmarkEnd w:id="5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r w:rsidRPr="008E758B">
              <w:t>Nama</w:t>
            </w:r>
            <w:r>
              <w:t xml:space="preserve"> Lengkap</w:t>
            </w:r>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r w:rsidRPr="008E758B">
              <w:t>Tempat Tanggal Lahir</w:t>
            </w:r>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r w:rsidRPr="008E758B">
              <w:t>Alamat Lengkap</w:t>
            </w:r>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r w:rsidRPr="008E758B">
              <w:t>Nomor Telpon</w:t>
            </w:r>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r w:rsidRPr="008E758B">
              <w:t>Nama Orang Tua</w:t>
            </w:r>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CE46EA" w:rsidRDefault="00CE46EA"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CE46EA" w:rsidRDefault="00CE46EA"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CE46EA" w:rsidRDefault="00CE46EA"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CE46EA" w:rsidRDefault="00CE46EA"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CE46EA" w:rsidRPr="00916768" w:rsidRDefault="00CE46EA" w:rsidP="00334C6B">
                                  <w:pPr>
                                    <w:spacing w:line="240" w:lineRule="auto"/>
                                    <w:jc w:val="center"/>
                                    <w:rPr>
                                      <w:sz w:val="14"/>
                                      <w:szCs w:val="14"/>
                                    </w:rPr>
                                  </w:pPr>
                                  <w:r w:rsidRPr="00916768">
                                    <w:rPr>
                                      <w:sz w:val="14"/>
                                      <w:szCs w:val="14"/>
                                    </w:rPr>
                                    <w:t>Jika Sudah Menikah dibawah nama orang tua ditambahkan nama sua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CE46EA" w:rsidRPr="00916768" w:rsidRDefault="00CE46EA"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r w:rsidRPr="008E758B">
              <w:t>Riwayat Pendidikan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CE46EA" w:rsidRPr="00B802A8" w:rsidRDefault="00CE46EA" w:rsidP="00334C6B">
                                  <w:pPr>
                                    <w:spacing w:line="240" w:lineRule="auto"/>
                                    <w:jc w:val="center"/>
                                    <w:rPr>
                                      <w:sz w:val="14"/>
                                      <w:szCs w:val="14"/>
                                    </w:rPr>
                                  </w:pPr>
                                  <w:r w:rsidRPr="00B802A8">
                                    <w:rPr>
                                      <w:sz w:val="14"/>
                                      <w:szCs w:val="14"/>
                                    </w:rPr>
                                    <w:t>Di isi mulai dari Pendidikan Dasar sampai Perguruan tingg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CE46EA" w:rsidRPr="00B802A8" w:rsidRDefault="00CE46E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r w:rsidRPr="008E758B">
              <w:t>Riwayat Pendidikan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r w:rsidRPr="008E758B">
              <w:t>Pengalaman Organisasi</w:t>
            </w:r>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CE46EA" w:rsidRPr="00B802A8" w:rsidRDefault="00CE46EA" w:rsidP="00334C6B">
                                  <w:pPr>
                                    <w:spacing w:line="240" w:lineRule="auto"/>
                                    <w:jc w:val="center"/>
                                    <w:rPr>
                                      <w:sz w:val="14"/>
                                      <w:szCs w:val="14"/>
                                    </w:rPr>
                                  </w:pPr>
                                  <w:r w:rsidRPr="00B802A8">
                                    <w:rPr>
                                      <w:sz w:val="14"/>
                                      <w:szCs w:val="14"/>
                                    </w:rPr>
                                    <w:t>Di isi dengan Pelatihan atau Kursus yang bersertifi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CE46EA" w:rsidRPr="00B802A8" w:rsidRDefault="00CE46EA"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4"/>
      <w:footerReference w:type="default" r:id="rId55"/>
      <w:headerReference w:type="first" r:id="rId56"/>
      <w:footerReference w:type="first" r:id="rId57"/>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ACC699" w14:textId="77777777" w:rsidR="00977586" w:rsidRDefault="00977586" w:rsidP="000B6B44">
      <w:pPr>
        <w:spacing w:line="240" w:lineRule="auto"/>
      </w:pPr>
      <w:r>
        <w:separator/>
      </w:r>
    </w:p>
  </w:endnote>
  <w:endnote w:type="continuationSeparator" w:id="0">
    <w:p w14:paraId="5A25DCCE" w14:textId="77777777" w:rsidR="00977586" w:rsidRDefault="00977586"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CE46EA" w:rsidRDefault="00CE46EA">
        <w:pPr>
          <w:pStyle w:val="Footer"/>
          <w:jc w:val="center"/>
        </w:pPr>
        <w:r>
          <w:fldChar w:fldCharType="begin"/>
        </w:r>
        <w:r>
          <w:instrText xml:space="preserve"> PAGE   \* MERGEFORMAT </w:instrText>
        </w:r>
        <w:r>
          <w:fldChar w:fldCharType="separate"/>
        </w:r>
        <w:r w:rsidR="00C204E5">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CE46EA" w:rsidRDefault="00CE46EA">
        <w:pPr>
          <w:pStyle w:val="Footer"/>
          <w:jc w:val="center"/>
        </w:pPr>
        <w:r>
          <w:fldChar w:fldCharType="begin"/>
        </w:r>
        <w:r>
          <w:instrText xml:space="preserve"> PAGE   \* MERGEFORMAT </w:instrText>
        </w:r>
        <w:r>
          <w:fldChar w:fldCharType="separate"/>
        </w:r>
        <w:r w:rsidR="00C204E5">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88251"/>
      <w:docPartObj>
        <w:docPartGallery w:val="Page Numbers (Bottom of Page)"/>
        <w:docPartUnique/>
      </w:docPartObj>
    </w:sdtPr>
    <w:sdtEndPr>
      <w:rPr>
        <w:noProof/>
      </w:rPr>
    </w:sdtEndPr>
    <w:sdtContent>
      <w:p w14:paraId="4CA4FAFF" w14:textId="119C0EB1" w:rsidR="00F16432" w:rsidRDefault="00F16432">
        <w:pPr>
          <w:pStyle w:val="Footer"/>
          <w:jc w:val="center"/>
        </w:pPr>
        <w:r>
          <w:fldChar w:fldCharType="begin"/>
        </w:r>
        <w:r>
          <w:instrText xml:space="preserve"> PAGE   \* MERGEFORMAT </w:instrText>
        </w:r>
        <w:r>
          <w:fldChar w:fldCharType="separate"/>
        </w:r>
        <w:r w:rsidR="00C204E5">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386683"/>
      <w:docPartObj>
        <w:docPartGallery w:val="Page Numbers (Bottom of Page)"/>
        <w:docPartUnique/>
      </w:docPartObj>
    </w:sdtPr>
    <w:sdtEndPr>
      <w:rPr>
        <w:noProof/>
      </w:rPr>
    </w:sdtEndPr>
    <w:sdtContent>
      <w:p w14:paraId="5E4DEBD5" w14:textId="08D86C46" w:rsidR="00F16432" w:rsidRDefault="00F16432">
        <w:pPr>
          <w:pStyle w:val="Footer"/>
          <w:jc w:val="center"/>
        </w:pPr>
        <w:r>
          <w:fldChar w:fldCharType="begin"/>
        </w:r>
        <w:r>
          <w:instrText xml:space="preserve"> PAGE   \* MERGEFORMAT </w:instrText>
        </w:r>
        <w:r>
          <w:fldChar w:fldCharType="separate"/>
        </w:r>
        <w:r w:rsidR="00C204E5">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4779844"/>
      <w:docPartObj>
        <w:docPartGallery w:val="Page Numbers (Bottom of Page)"/>
        <w:docPartUnique/>
      </w:docPartObj>
    </w:sdtPr>
    <w:sdtEndPr>
      <w:rPr>
        <w:noProof/>
      </w:rPr>
    </w:sdtEndPr>
    <w:sdtContent>
      <w:p w14:paraId="6B39AE87" w14:textId="7D0EEB2E" w:rsidR="00F16432" w:rsidRDefault="00F16432">
        <w:pPr>
          <w:pStyle w:val="Footer"/>
          <w:jc w:val="center"/>
        </w:pPr>
        <w:r>
          <w:fldChar w:fldCharType="begin"/>
        </w:r>
        <w:r>
          <w:instrText xml:space="preserve"> PAGE   \* MERGEFORMAT </w:instrText>
        </w:r>
        <w:r>
          <w:fldChar w:fldCharType="separate"/>
        </w:r>
        <w:r w:rsidR="00C204E5">
          <w:rPr>
            <w:noProof/>
          </w:rPr>
          <w:t>7</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CE46EA" w:rsidRDefault="00CE46EA">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CE46EA" w:rsidRDefault="00CE46EA">
        <w:pPr>
          <w:pStyle w:val="Footer"/>
          <w:jc w:val="center"/>
        </w:pPr>
        <w:r>
          <w:fldChar w:fldCharType="begin"/>
        </w:r>
        <w:r>
          <w:instrText xml:space="preserve"> PAGE   \* MERGEFORMAT </w:instrText>
        </w:r>
        <w:r>
          <w:fldChar w:fldCharType="separate"/>
        </w:r>
        <w:r w:rsidR="00C204E5">
          <w:rPr>
            <w:noProof/>
          </w:rPr>
          <w:t>8</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CE46EA" w:rsidRDefault="00CE46EA">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CE46EA" w:rsidRDefault="00CE46EA"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CE46EA" w:rsidRDefault="00CE46EA"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CE46EA" w:rsidRDefault="00CE46EA"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CE46EA" w:rsidRDefault="00CE46EA">
        <w:pPr>
          <w:pStyle w:val="Footer"/>
          <w:jc w:val="center"/>
        </w:pPr>
        <w:r>
          <w:fldChar w:fldCharType="begin"/>
        </w:r>
        <w:r>
          <w:instrText xml:space="preserve"> PAGE   \* MERGEFORMAT </w:instrText>
        </w:r>
        <w:r>
          <w:fldChar w:fldCharType="separate"/>
        </w:r>
        <w:r w:rsidR="00C204E5">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CE46EA" w:rsidRDefault="00CE46EA"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CE46EA" w:rsidRDefault="00CE46EA"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CE46EA" w:rsidRDefault="00CE46EA">
        <w:pPr>
          <w:pStyle w:val="Footer"/>
          <w:jc w:val="center"/>
        </w:pPr>
        <w:r>
          <w:fldChar w:fldCharType="begin"/>
        </w:r>
        <w:r>
          <w:instrText xml:space="preserve"> PAGE   \* MERGEFORMAT </w:instrText>
        </w:r>
        <w:r>
          <w:fldChar w:fldCharType="separate"/>
        </w:r>
        <w:r w:rsidR="00C204E5">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CE46EA" w:rsidRDefault="00CE46EA">
        <w:pPr>
          <w:pStyle w:val="Footer"/>
          <w:jc w:val="center"/>
        </w:pPr>
        <w:r>
          <w:fldChar w:fldCharType="begin"/>
        </w:r>
        <w:r>
          <w:instrText xml:space="preserve"> PAGE   \* MERGEFORMAT </w:instrText>
        </w:r>
        <w:r>
          <w:fldChar w:fldCharType="separate"/>
        </w:r>
        <w:r w:rsidR="00C204E5">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CE46EA" w:rsidRDefault="00CE46EA">
        <w:pPr>
          <w:pStyle w:val="Footer"/>
          <w:jc w:val="center"/>
        </w:pPr>
        <w:r>
          <w:fldChar w:fldCharType="begin"/>
        </w:r>
        <w:r>
          <w:instrText xml:space="preserve"> PAGE   \* MERGEFORMAT </w:instrText>
        </w:r>
        <w:r>
          <w:fldChar w:fldCharType="separate"/>
        </w:r>
        <w:r w:rsidR="00C204E5">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CE46EA" w:rsidRDefault="00CE46EA">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CE46EA" w:rsidRPr="00F94679" w:rsidRDefault="00CE46EA"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CE46EA" w:rsidRDefault="00CE46EA">
        <w:pPr>
          <w:pStyle w:val="Footer"/>
          <w:jc w:val="center"/>
        </w:pPr>
        <w:r>
          <w:fldChar w:fldCharType="begin"/>
        </w:r>
        <w:r>
          <w:instrText xml:space="preserve"> PAGE   \* MERGEFORMAT </w:instrText>
        </w:r>
        <w:r>
          <w:fldChar w:fldCharType="separate"/>
        </w:r>
        <w:r w:rsidR="00C204E5">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CE46EA" w:rsidRDefault="00CE46E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040F8F" w14:textId="77777777" w:rsidR="00977586" w:rsidRDefault="00977586" w:rsidP="000B6B44">
      <w:pPr>
        <w:spacing w:line="240" w:lineRule="auto"/>
      </w:pPr>
      <w:r>
        <w:separator/>
      </w:r>
    </w:p>
  </w:footnote>
  <w:footnote w:type="continuationSeparator" w:id="0">
    <w:p w14:paraId="69D07009" w14:textId="77777777" w:rsidR="00977586" w:rsidRDefault="00977586"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CE46EA" w:rsidRDefault="00CE46E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CE46EA" w:rsidRDefault="00CE46EA">
    <w:pPr>
      <w:pStyle w:val="Header"/>
      <w:jc w:val="right"/>
    </w:pPr>
  </w:p>
  <w:p w14:paraId="1F1790ED" w14:textId="77777777" w:rsidR="00CE46EA" w:rsidRDefault="00CE46E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CE46EA" w:rsidRDefault="00CE46EA">
    <w:pPr>
      <w:pStyle w:val="Header"/>
      <w:jc w:val="right"/>
    </w:pPr>
  </w:p>
  <w:p w14:paraId="12A5543C" w14:textId="77777777" w:rsidR="00CE46EA" w:rsidRDefault="00CE46E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CE46EA" w:rsidRDefault="00CE46EA">
    <w:pPr>
      <w:pStyle w:val="Header"/>
      <w:jc w:val="right"/>
    </w:pPr>
  </w:p>
  <w:p w14:paraId="0734647F" w14:textId="77777777" w:rsidR="00CE46EA" w:rsidRDefault="00CE46E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CE46EA" w:rsidRDefault="00CE46EA">
    <w:pPr>
      <w:pStyle w:val="Header"/>
      <w:jc w:val="right"/>
    </w:pPr>
  </w:p>
  <w:p w14:paraId="5E038092" w14:textId="77777777" w:rsidR="00CE46EA" w:rsidRDefault="00CE46E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CE46EA" w:rsidRDefault="00CE46EA">
    <w:pPr>
      <w:pStyle w:val="Header"/>
      <w:jc w:val="right"/>
    </w:pPr>
  </w:p>
  <w:p w14:paraId="57F3F9D2" w14:textId="77777777" w:rsidR="00CE46EA" w:rsidRDefault="00CE46E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CE46EA" w:rsidRDefault="00CE46EA">
    <w:pPr>
      <w:pStyle w:val="Header"/>
      <w:jc w:val="right"/>
    </w:pPr>
  </w:p>
  <w:p w14:paraId="11715DCE" w14:textId="77777777" w:rsidR="00CE46EA" w:rsidRDefault="00CE46EA">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CE46EA" w:rsidRDefault="00CE46EA">
    <w:pPr>
      <w:pStyle w:val="Header"/>
      <w:jc w:val="right"/>
    </w:pPr>
  </w:p>
  <w:p w14:paraId="1037708D" w14:textId="77777777" w:rsidR="00CE46EA" w:rsidRDefault="00CE46EA">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CE46EA" w:rsidRPr="004C3BBE" w:rsidRDefault="00CE46EA"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CE46EA" w:rsidRPr="004C3BBE" w:rsidRDefault="00CE46EA"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CE46EA" w:rsidRPr="004C3BBE" w:rsidRDefault="00CE46EA"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CE46EA" w:rsidRPr="0070287A" w:rsidRDefault="00CE46EA"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CE46EA" w:rsidRPr="004C3BBE" w:rsidRDefault="00CE46EA"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CE46EA" w:rsidRPr="004C3BBE" w:rsidRDefault="00CE46EA"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CE46EA" w:rsidRDefault="00CE46E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CE46EA" w:rsidRPr="0070287A" w:rsidRDefault="00CE46EA"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CE46EA" w:rsidRDefault="00CE46EA">
    <w:pPr>
      <w:pStyle w:val="Header"/>
      <w:jc w:val="right"/>
    </w:pPr>
  </w:p>
  <w:p w14:paraId="5232EE8B" w14:textId="77777777" w:rsidR="00CE46EA" w:rsidRDefault="00CE46E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CE46EA" w:rsidRPr="0070287A" w:rsidRDefault="00CE46EA"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CE46EA" w:rsidRDefault="00CE46EA">
        <w:pPr>
          <w:pStyle w:val="Header"/>
          <w:jc w:val="right"/>
        </w:pPr>
        <w:r>
          <w:fldChar w:fldCharType="begin"/>
        </w:r>
        <w:r>
          <w:instrText xml:space="preserve"> PAGE   \* MERGEFORMAT </w:instrText>
        </w:r>
        <w:r>
          <w:fldChar w:fldCharType="separate"/>
        </w:r>
        <w:r w:rsidR="00C204E5">
          <w:rPr>
            <w:noProof/>
          </w:rPr>
          <w:t>3</w:t>
        </w:r>
        <w:r>
          <w:rPr>
            <w:noProof/>
          </w:rPr>
          <w:fldChar w:fldCharType="end"/>
        </w:r>
      </w:p>
    </w:sdtContent>
  </w:sdt>
  <w:p w14:paraId="1E6A4E79" w14:textId="77777777" w:rsidR="00CE46EA" w:rsidRDefault="00CE46E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CE46EA" w:rsidRDefault="00CE46EA">
    <w:pPr>
      <w:pStyle w:val="Header"/>
      <w:jc w:val="right"/>
    </w:pPr>
  </w:p>
  <w:p w14:paraId="5232EE8E" w14:textId="77777777" w:rsidR="00CE46EA" w:rsidRDefault="00CE46E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CE46EA" w:rsidRDefault="00CE46EA">
    <w:pPr>
      <w:pStyle w:val="Header"/>
      <w:jc w:val="right"/>
    </w:pPr>
  </w:p>
  <w:p w14:paraId="5F72D30E" w14:textId="77777777" w:rsidR="00CE46EA" w:rsidRDefault="00CE46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176FF"/>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3E7F"/>
    <w:rsid w:val="00073EC3"/>
    <w:rsid w:val="000816BF"/>
    <w:rsid w:val="00084DA9"/>
    <w:rsid w:val="00085ABD"/>
    <w:rsid w:val="000906BF"/>
    <w:rsid w:val="000922A3"/>
    <w:rsid w:val="0009279D"/>
    <w:rsid w:val="00093367"/>
    <w:rsid w:val="0009501B"/>
    <w:rsid w:val="00096BB4"/>
    <w:rsid w:val="000A1C9D"/>
    <w:rsid w:val="000A22E4"/>
    <w:rsid w:val="000A284A"/>
    <w:rsid w:val="000B1822"/>
    <w:rsid w:val="000B19C8"/>
    <w:rsid w:val="000B37FC"/>
    <w:rsid w:val="000B494E"/>
    <w:rsid w:val="000B5BBF"/>
    <w:rsid w:val="000B6255"/>
    <w:rsid w:val="000B6788"/>
    <w:rsid w:val="000B695A"/>
    <w:rsid w:val="000B6B44"/>
    <w:rsid w:val="000C3BF3"/>
    <w:rsid w:val="000C4FD8"/>
    <w:rsid w:val="000D1AE9"/>
    <w:rsid w:val="000D1D31"/>
    <w:rsid w:val="000D377F"/>
    <w:rsid w:val="000D3EB0"/>
    <w:rsid w:val="000D579B"/>
    <w:rsid w:val="000D5C93"/>
    <w:rsid w:val="000E0460"/>
    <w:rsid w:val="000E2843"/>
    <w:rsid w:val="000E44CC"/>
    <w:rsid w:val="000E6BFD"/>
    <w:rsid w:val="000E7521"/>
    <w:rsid w:val="000F2807"/>
    <w:rsid w:val="000F5125"/>
    <w:rsid w:val="000F7EC5"/>
    <w:rsid w:val="00101B6A"/>
    <w:rsid w:val="00104288"/>
    <w:rsid w:val="00105592"/>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8E1"/>
    <w:rsid w:val="001917B5"/>
    <w:rsid w:val="001973A0"/>
    <w:rsid w:val="001A2C62"/>
    <w:rsid w:val="001A4870"/>
    <w:rsid w:val="001A50FD"/>
    <w:rsid w:val="001A71EF"/>
    <w:rsid w:val="001A76F0"/>
    <w:rsid w:val="001C1B8D"/>
    <w:rsid w:val="001C238B"/>
    <w:rsid w:val="001C788F"/>
    <w:rsid w:val="001D05C2"/>
    <w:rsid w:val="001D05E9"/>
    <w:rsid w:val="001D14AF"/>
    <w:rsid w:val="001D2F0A"/>
    <w:rsid w:val="001D3F97"/>
    <w:rsid w:val="001E4847"/>
    <w:rsid w:val="001E68BF"/>
    <w:rsid w:val="001E7668"/>
    <w:rsid w:val="001E7E37"/>
    <w:rsid w:val="001F097D"/>
    <w:rsid w:val="001F305D"/>
    <w:rsid w:val="001F3B97"/>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2138"/>
    <w:rsid w:val="00254E86"/>
    <w:rsid w:val="002651EB"/>
    <w:rsid w:val="00270E08"/>
    <w:rsid w:val="0027198F"/>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C6B"/>
    <w:rsid w:val="003407C6"/>
    <w:rsid w:val="00341793"/>
    <w:rsid w:val="00342050"/>
    <w:rsid w:val="00343367"/>
    <w:rsid w:val="003469A5"/>
    <w:rsid w:val="00355CAF"/>
    <w:rsid w:val="003563C5"/>
    <w:rsid w:val="003573A2"/>
    <w:rsid w:val="003604F2"/>
    <w:rsid w:val="00363133"/>
    <w:rsid w:val="003641E5"/>
    <w:rsid w:val="00364ECD"/>
    <w:rsid w:val="0037448F"/>
    <w:rsid w:val="003802AD"/>
    <w:rsid w:val="00380CA6"/>
    <w:rsid w:val="00384F16"/>
    <w:rsid w:val="00390338"/>
    <w:rsid w:val="00390D60"/>
    <w:rsid w:val="003978B4"/>
    <w:rsid w:val="003A44FE"/>
    <w:rsid w:val="003A49F4"/>
    <w:rsid w:val="003A671F"/>
    <w:rsid w:val="003A6B13"/>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21958"/>
    <w:rsid w:val="00431A6C"/>
    <w:rsid w:val="00431CC6"/>
    <w:rsid w:val="004337A6"/>
    <w:rsid w:val="00435116"/>
    <w:rsid w:val="004369E4"/>
    <w:rsid w:val="00436EA4"/>
    <w:rsid w:val="004416AA"/>
    <w:rsid w:val="0044248B"/>
    <w:rsid w:val="0044390C"/>
    <w:rsid w:val="00443FF0"/>
    <w:rsid w:val="0044626B"/>
    <w:rsid w:val="004512B4"/>
    <w:rsid w:val="00451515"/>
    <w:rsid w:val="004545D6"/>
    <w:rsid w:val="00455270"/>
    <w:rsid w:val="00455C3A"/>
    <w:rsid w:val="00455EBA"/>
    <w:rsid w:val="0045682A"/>
    <w:rsid w:val="004570AE"/>
    <w:rsid w:val="00461167"/>
    <w:rsid w:val="004655C0"/>
    <w:rsid w:val="00466370"/>
    <w:rsid w:val="00470F10"/>
    <w:rsid w:val="00475D46"/>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C75C0"/>
    <w:rsid w:val="004D035B"/>
    <w:rsid w:val="004D46D4"/>
    <w:rsid w:val="004D6EB2"/>
    <w:rsid w:val="004E019C"/>
    <w:rsid w:val="004E1571"/>
    <w:rsid w:val="004E3852"/>
    <w:rsid w:val="004E463D"/>
    <w:rsid w:val="004E69FD"/>
    <w:rsid w:val="004F09F7"/>
    <w:rsid w:val="004F1950"/>
    <w:rsid w:val="005007E1"/>
    <w:rsid w:val="0050376C"/>
    <w:rsid w:val="005056B0"/>
    <w:rsid w:val="005058A0"/>
    <w:rsid w:val="00506E19"/>
    <w:rsid w:val="00507DC0"/>
    <w:rsid w:val="0051008C"/>
    <w:rsid w:val="00510D9B"/>
    <w:rsid w:val="0051253B"/>
    <w:rsid w:val="00514EDE"/>
    <w:rsid w:val="005159D4"/>
    <w:rsid w:val="005161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83589"/>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C6952"/>
    <w:rsid w:val="005D099C"/>
    <w:rsid w:val="005D5714"/>
    <w:rsid w:val="005D5D92"/>
    <w:rsid w:val="005F1AF6"/>
    <w:rsid w:val="005F263D"/>
    <w:rsid w:val="005F3695"/>
    <w:rsid w:val="005F4AA0"/>
    <w:rsid w:val="005F5BAC"/>
    <w:rsid w:val="005F6472"/>
    <w:rsid w:val="005F7390"/>
    <w:rsid w:val="00604A9C"/>
    <w:rsid w:val="00606294"/>
    <w:rsid w:val="006070D9"/>
    <w:rsid w:val="00611F23"/>
    <w:rsid w:val="006130D9"/>
    <w:rsid w:val="00614F98"/>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8AC"/>
    <w:rsid w:val="00660C49"/>
    <w:rsid w:val="00671ABC"/>
    <w:rsid w:val="00674A68"/>
    <w:rsid w:val="00675F1C"/>
    <w:rsid w:val="0068055D"/>
    <w:rsid w:val="00685696"/>
    <w:rsid w:val="00686230"/>
    <w:rsid w:val="00690876"/>
    <w:rsid w:val="00690C05"/>
    <w:rsid w:val="00694333"/>
    <w:rsid w:val="0069640B"/>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45E1"/>
    <w:rsid w:val="00715B7C"/>
    <w:rsid w:val="00722751"/>
    <w:rsid w:val="007252BD"/>
    <w:rsid w:val="00727E54"/>
    <w:rsid w:val="00730466"/>
    <w:rsid w:val="0073132C"/>
    <w:rsid w:val="00731B7E"/>
    <w:rsid w:val="00732CEC"/>
    <w:rsid w:val="007334A6"/>
    <w:rsid w:val="0073446C"/>
    <w:rsid w:val="00734F21"/>
    <w:rsid w:val="00737250"/>
    <w:rsid w:val="00737E79"/>
    <w:rsid w:val="00740D39"/>
    <w:rsid w:val="00740DC2"/>
    <w:rsid w:val="00744850"/>
    <w:rsid w:val="0074598D"/>
    <w:rsid w:val="00750830"/>
    <w:rsid w:val="00756D5F"/>
    <w:rsid w:val="007609EB"/>
    <w:rsid w:val="00771047"/>
    <w:rsid w:val="0077223F"/>
    <w:rsid w:val="0077597A"/>
    <w:rsid w:val="00780504"/>
    <w:rsid w:val="0078581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DB1"/>
    <w:rsid w:val="007F0780"/>
    <w:rsid w:val="007F0D6B"/>
    <w:rsid w:val="007F3077"/>
    <w:rsid w:val="007F4365"/>
    <w:rsid w:val="007F509A"/>
    <w:rsid w:val="007F5E84"/>
    <w:rsid w:val="007F7783"/>
    <w:rsid w:val="0080037E"/>
    <w:rsid w:val="00803E71"/>
    <w:rsid w:val="008066FA"/>
    <w:rsid w:val="00813974"/>
    <w:rsid w:val="00814FBE"/>
    <w:rsid w:val="00815741"/>
    <w:rsid w:val="00820AC6"/>
    <w:rsid w:val="00820FA5"/>
    <w:rsid w:val="00823482"/>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C32"/>
    <w:rsid w:val="008B3D54"/>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6C5F"/>
    <w:rsid w:val="00967C43"/>
    <w:rsid w:val="009718E1"/>
    <w:rsid w:val="00972D60"/>
    <w:rsid w:val="0097423C"/>
    <w:rsid w:val="009743CD"/>
    <w:rsid w:val="00976D39"/>
    <w:rsid w:val="00977586"/>
    <w:rsid w:val="00980D20"/>
    <w:rsid w:val="00981D54"/>
    <w:rsid w:val="009821A7"/>
    <w:rsid w:val="00984072"/>
    <w:rsid w:val="009878B7"/>
    <w:rsid w:val="00991AAA"/>
    <w:rsid w:val="00994821"/>
    <w:rsid w:val="00996762"/>
    <w:rsid w:val="00997AB5"/>
    <w:rsid w:val="009A0383"/>
    <w:rsid w:val="009A0931"/>
    <w:rsid w:val="009A0B26"/>
    <w:rsid w:val="009A310B"/>
    <w:rsid w:val="009A5477"/>
    <w:rsid w:val="009B14F8"/>
    <w:rsid w:val="009B2ECC"/>
    <w:rsid w:val="009B3456"/>
    <w:rsid w:val="009B611C"/>
    <w:rsid w:val="009C2194"/>
    <w:rsid w:val="009C269E"/>
    <w:rsid w:val="009C41B3"/>
    <w:rsid w:val="009C50A1"/>
    <w:rsid w:val="009D38DA"/>
    <w:rsid w:val="009D512A"/>
    <w:rsid w:val="009D5EAA"/>
    <w:rsid w:val="009E122E"/>
    <w:rsid w:val="009E23B9"/>
    <w:rsid w:val="009E2BAA"/>
    <w:rsid w:val="009E79DF"/>
    <w:rsid w:val="009F109A"/>
    <w:rsid w:val="009F4CE9"/>
    <w:rsid w:val="009F7FC1"/>
    <w:rsid w:val="00A01BE5"/>
    <w:rsid w:val="00A02502"/>
    <w:rsid w:val="00A03453"/>
    <w:rsid w:val="00A076FE"/>
    <w:rsid w:val="00A11AB0"/>
    <w:rsid w:val="00A12D4E"/>
    <w:rsid w:val="00A1342F"/>
    <w:rsid w:val="00A135EF"/>
    <w:rsid w:val="00A21BFC"/>
    <w:rsid w:val="00A2656C"/>
    <w:rsid w:val="00A26D5D"/>
    <w:rsid w:val="00A31570"/>
    <w:rsid w:val="00A323D9"/>
    <w:rsid w:val="00A3526A"/>
    <w:rsid w:val="00A36110"/>
    <w:rsid w:val="00A41003"/>
    <w:rsid w:val="00A41324"/>
    <w:rsid w:val="00A419DC"/>
    <w:rsid w:val="00A4300A"/>
    <w:rsid w:val="00A44D9C"/>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D87"/>
    <w:rsid w:val="00A87D8C"/>
    <w:rsid w:val="00A934E5"/>
    <w:rsid w:val="00A94988"/>
    <w:rsid w:val="00A94A7F"/>
    <w:rsid w:val="00A94FB6"/>
    <w:rsid w:val="00AA15CF"/>
    <w:rsid w:val="00AA2BE3"/>
    <w:rsid w:val="00AA4B56"/>
    <w:rsid w:val="00AA4DA6"/>
    <w:rsid w:val="00AA627E"/>
    <w:rsid w:val="00AA7BF6"/>
    <w:rsid w:val="00AB0565"/>
    <w:rsid w:val="00AB091F"/>
    <w:rsid w:val="00AB3F42"/>
    <w:rsid w:val="00AB4F0D"/>
    <w:rsid w:val="00AB597D"/>
    <w:rsid w:val="00AB6028"/>
    <w:rsid w:val="00AC37FF"/>
    <w:rsid w:val="00AC38F1"/>
    <w:rsid w:val="00AC3E39"/>
    <w:rsid w:val="00AC656B"/>
    <w:rsid w:val="00AD06D2"/>
    <w:rsid w:val="00AD4BF5"/>
    <w:rsid w:val="00AE3F06"/>
    <w:rsid w:val="00AF5121"/>
    <w:rsid w:val="00AF7E47"/>
    <w:rsid w:val="00B027D9"/>
    <w:rsid w:val="00B04306"/>
    <w:rsid w:val="00B056AF"/>
    <w:rsid w:val="00B05D12"/>
    <w:rsid w:val="00B112FA"/>
    <w:rsid w:val="00B218E1"/>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14B8"/>
    <w:rsid w:val="00BB7464"/>
    <w:rsid w:val="00BB7FB1"/>
    <w:rsid w:val="00BC1117"/>
    <w:rsid w:val="00BC14B0"/>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83C"/>
    <w:rsid w:val="00C04AE5"/>
    <w:rsid w:val="00C05F5F"/>
    <w:rsid w:val="00C069D5"/>
    <w:rsid w:val="00C102E4"/>
    <w:rsid w:val="00C105C6"/>
    <w:rsid w:val="00C10D15"/>
    <w:rsid w:val="00C10E72"/>
    <w:rsid w:val="00C128B2"/>
    <w:rsid w:val="00C13093"/>
    <w:rsid w:val="00C13650"/>
    <w:rsid w:val="00C16B75"/>
    <w:rsid w:val="00C204E5"/>
    <w:rsid w:val="00C2194C"/>
    <w:rsid w:val="00C2212D"/>
    <w:rsid w:val="00C24D7A"/>
    <w:rsid w:val="00C252E3"/>
    <w:rsid w:val="00C27A99"/>
    <w:rsid w:val="00C30BDC"/>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5FAB"/>
    <w:rsid w:val="00C867A7"/>
    <w:rsid w:val="00C86EA5"/>
    <w:rsid w:val="00C87FCC"/>
    <w:rsid w:val="00CA0BCE"/>
    <w:rsid w:val="00CA47B4"/>
    <w:rsid w:val="00CA5947"/>
    <w:rsid w:val="00CA61B3"/>
    <w:rsid w:val="00CB00D9"/>
    <w:rsid w:val="00CB25B8"/>
    <w:rsid w:val="00CB782A"/>
    <w:rsid w:val="00CC00F9"/>
    <w:rsid w:val="00CC6BAF"/>
    <w:rsid w:val="00CC7A67"/>
    <w:rsid w:val="00CD1A74"/>
    <w:rsid w:val="00CD3A0D"/>
    <w:rsid w:val="00CD70FC"/>
    <w:rsid w:val="00CD7F22"/>
    <w:rsid w:val="00CE46EA"/>
    <w:rsid w:val="00CF0280"/>
    <w:rsid w:val="00CF327E"/>
    <w:rsid w:val="00CF3BDC"/>
    <w:rsid w:val="00CF5153"/>
    <w:rsid w:val="00CF7B99"/>
    <w:rsid w:val="00D03DC0"/>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1A10"/>
    <w:rsid w:val="00D832BE"/>
    <w:rsid w:val="00D84C88"/>
    <w:rsid w:val="00D86F63"/>
    <w:rsid w:val="00D927EE"/>
    <w:rsid w:val="00D93D6A"/>
    <w:rsid w:val="00D94510"/>
    <w:rsid w:val="00D94AAF"/>
    <w:rsid w:val="00D970B9"/>
    <w:rsid w:val="00DA0694"/>
    <w:rsid w:val="00DA1E51"/>
    <w:rsid w:val="00DA2D79"/>
    <w:rsid w:val="00DB42B4"/>
    <w:rsid w:val="00DB51EC"/>
    <w:rsid w:val="00DB56D5"/>
    <w:rsid w:val="00DC1787"/>
    <w:rsid w:val="00DC3E30"/>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3BBA"/>
    <w:rsid w:val="00DF4CA7"/>
    <w:rsid w:val="00DF7D38"/>
    <w:rsid w:val="00E00E5E"/>
    <w:rsid w:val="00E023E4"/>
    <w:rsid w:val="00E04776"/>
    <w:rsid w:val="00E04988"/>
    <w:rsid w:val="00E10BEE"/>
    <w:rsid w:val="00E1109C"/>
    <w:rsid w:val="00E1272B"/>
    <w:rsid w:val="00E12B25"/>
    <w:rsid w:val="00E13777"/>
    <w:rsid w:val="00E14660"/>
    <w:rsid w:val="00E20C91"/>
    <w:rsid w:val="00E30F5B"/>
    <w:rsid w:val="00E32224"/>
    <w:rsid w:val="00E32F02"/>
    <w:rsid w:val="00E32F6F"/>
    <w:rsid w:val="00E331C6"/>
    <w:rsid w:val="00E3484A"/>
    <w:rsid w:val="00E37CFD"/>
    <w:rsid w:val="00E42F44"/>
    <w:rsid w:val="00E430E4"/>
    <w:rsid w:val="00E43C87"/>
    <w:rsid w:val="00E46C9E"/>
    <w:rsid w:val="00E510AA"/>
    <w:rsid w:val="00E517AE"/>
    <w:rsid w:val="00E536FB"/>
    <w:rsid w:val="00E541A7"/>
    <w:rsid w:val="00E57134"/>
    <w:rsid w:val="00E615CF"/>
    <w:rsid w:val="00E61FC5"/>
    <w:rsid w:val="00E6208D"/>
    <w:rsid w:val="00E62739"/>
    <w:rsid w:val="00E6525C"/>
    <w:rsid w:val="00E721ED"/>
    <w:rsid w:val="00E75FAD"/>
    <w:rsid w:val="00E7610E"/>
    <w:rsid w:val="00E768EF"/>
    <w:rsid w:val="00E76E66"/>
    <w:rsid w:val="00E83F75"/>
    <w:rsid w:val="00E847DB"/>
    <w:rsid w:val="00E90261"/>
    <w:rsid w:val="00E938C7"/>
    <w:rsid w:val="00E96E8C"/>
    <w:rsid w:val="00EA1E02"/>
    <w:rsid w:val="00EA5B4B"/>
    <w:rsid w:val="00EA6A61"/>
    <w:rsid w:val="00EA726D"/>
    <w:rsid w:val="00EB2F7F"/>
    <w:rsid w:val="00EB4FD4"/>
    <w:rsid w:val="00EC301F"/>
    <w:rsid w:val="00EC37BE"/>
    <w:rsid w:val="00EC40B6"/>
    <w:rsid w:val="00ED0C27"/>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432"/>
    <w:rsid w:val="00F16586"/>
    <w:rsid w:val="00F17AA5"/>
    <w:rsid w:val="00F20DD3"/>
    <w:rsid w:val="00F20E75"/>
    <w:rsid w:val="00F2399E"/>
    <w:rsid w:val="00F24EE2"/>
    <w:rsid w:val="00F25606"/>
    <w:rsid w:val="00F300AA"/>
    <w:rsid w:val="00F30858"/>
    <w:rsid w:val="00F32ACB"/>
    <w:rsid w:val="00F346F1"/>
    <w:rsid w:val="00F35140"/>
    <w:rsid w:val="00F35308"/>
    <w:rsid w:val="00F40263"/>
    <w:rsid w:val="00F42191"/>
    <w:rsid w:val="00F42B26"/>
    <w:rsid w:val="00F45D02"/>
    <w:rsid w:val="00F51393"/>
    <w:rsid w:val="00F53594"/>
    <w:rsid w:val="00F54A9B"/>
    <w:rsid w:val="00F55AD9"/>
    <w:rsid w:val="00F62C19"/>
    <w:rsid w:val="00F72C46"/>
    <w:rsid w:val="00F7583D"/>
    <w:rsid w:val="00F75A26"/>
    <w:rsid w:val="00F762E7"/>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hyperlink" Target="https://banjarmasin.tribunnews.com" TargetMode="External"/><Relationship Id="rId47" Type="http://schemas.openxmlformats.org/officeDocument/2006/relationships/image" Target="media/image4.emf"/><Relationship Id="rId50" Type="http://schemas.openxmlformats.org/officeDocument/2006/relationships/header" Target="header18.xml"/><Relationship Id="rId55" Type="http://schemas.openxmlformats.org/officeDocument/2006/relationships/footer" Target="foot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yperlink" Target="https://doi.org/10.29244/avi.4.2.43-50" TargetMode="External"/><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footer" Target="footer19.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footer" Target="footer17.xml"/><Relationship Id="rId57" Type="http://schemas.openxmlformats.org/officeDocument/2006/relationships/footer" Target="foot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footer" Target="footer15.xml"/><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eader" Target="header15.xml"/><Relationship Id="rId48" Type="http://schemas.openxmlformats.org/officeDocument/2006/relationships/header" Target="header17.xml"/><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A125004E-4E20-4445-A5B5-58CB99053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TotalTime>
  <Pages>1</Pages>
  <Words>3489</Words>
  <Characters>1989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23</cp:revision>
  <cp:lastPrinted>2021-11-26T03:43:00Z</cp:lastPrinted>
  <dcterms:created xsi:type="dcterms:W3CDTF">2020-10-18T15:17:00Z</dcterms:created>
  <dcterms:modified xsi:type="dcterms:W3CDTF">2022-03-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